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FE8A276" w14:textId="0DE4146C" w:rsidR="004B5670" w:rsidRDefault="00BC4227">
      <w:pPr>
        <w:rPr>
          <w:rFonts w:ascii="Times New Roman" w:hAnsi="Times New Roman" w:cs="Times New Roman"/>
          <w:sz w:val="24"/>
          <w:szCs w:val="24"/>
          <w:lang w:val="en-US"/>
        </w:rPr>
      </w:pPr>
      <w:r w:rsidRPr="00C16261">
        <w:rPr>
          <w:rFonts w:ascii="Times New Roman" w:hAnsi="Times New Roman" w:cs="Times New Roman"/>
          <w:b/>
          <w:bCs/>
          <w:sz w:val="24"/>
          <w:szCs w:val="24"/>
          <w:lang w:val="en-US"/>
          <w:rPrChange w:id="0" w:author="Guna Dermawan" w:date="2021-11-17T20:14:00Z">
            <w:rPr>
              <w:rFonts w:ascii="Times New Roman" w:hAnsi="Times New Roman" w:cs="Times New Roman"/>
              <w:sz w:val="24"/>
              <w:szCs w:val="24"/>
              <w:lang w:val="en-US"/>
            </w:rPr>
          </w:rPrChange>
        </w:rPr>
        <w:t>Team ID</w:t>
      </w:r>
      <w:r>
        <w:rPr>
          <w:rFonts w:ascii="Times New Roman" w:hAnsi="Times New Roman" w:cs="Times New Roman"/>
          <w:sz w:val="24"/>
          <w:szCs w:val="24"/>
          <w:lang w:val="en-US"/>
        </w:rPr>
        <w:t>: CSD-040</w:t>
      </w:r>
    </w:p>
    <w:p w14:paraId="01F01C00" w14:textId="55D21010" w:rsidR="00BC4227" w:rsidRPr="00C16261" w:rsidRDefault="00BC4227">
      <w:pPr>
        <w:rPr>
          <w:rFonts w:ascii="Times New Roman" w:hAnsi="Times New Roman" w:cs="Times New Roman"/>
          <w:b/>
          <w:bCs/>
          <w:sz w:val="24"/>
          <w:szCs w:val="24"/>
          <w:lang w:val="en-US"/>
          <w:rPrChange w:id="1" w:author="Guna Dermawan" w:date="2021-11-17T20:14:00Z">
            <w:rPr>
              <w:rFonts w:ascii="Times New Roman" w:hAnsi="Times New Roman" w:cs="Times New Roman"/>
              <w:sz w:val="24"/>
              <w:szCs w:val="24"/>
              <w:lang w:val="en-US"/>
            </w:rPr>
          </w:rPrChange>
        </w:rPr>
      </w:pPr>
      <w:r w:rsidRPr="00C16261">
        <w:rPr>
          <w:rFonts w:ascii="Times New Roman" w:hAnsi="Times New Roman" w:cs="Times New Roman"/>
          <w:b/>
          <w:bCs/>
          <w:sz w:val="24"/>
          <w:szCs w:val="24"/>
          <w:lang w:val="en-US"/>
          <w:rPrChange w:id="2" w:author="Guna Dermawan" w:date="2021-11-17T20:14:00Z">
            <w:rPr>
              <w:rFonts w:ascii="Times New Roman" w:hAnsi="Times New Roman" w:cs="Times New Roman"/>
              <w:sz w:val="24"/>
              <w:szCs w:val="24"/>
              <w:lang w:val="en-US"/>
            </w:rPr>
          </w:rPrChange>
        </w:rPr>
        <w:t xml:space="preserve">Nama </w:t>
      </w:r>
      <w:proofErr w:type="spellStart"/>
      <w:r w:rsidRPr="00C16261">
        <w:rPr>
          <w:rFonts w:ascii="Times New Roman" w:hAnsi="Times New Roman" w:cs="Times New Roman"/>
          <w:b/>
          <w:bCs/>
          <w:sz w:val="24"/>
          <w:szCs w:val="24"/>
          <w:lang w:val="en-US"/>
          <w:rPrChange w:id="3" w:author="Guna Dermawan" w:date="2021-11-17T20:14:00Z">
            <w:rPr>
              <w:rFonts w:ascii="Times New Roman" w:hAnsi="Times New Roman" w:cs="Times New Roman"/>
              <w:sz w:val="24"/>
              <w:szCs w:val="24"/>
              <w:lang w:val="en-US"/>
            </w:rPr>
          </w:rPrChange>
        </w:rPr>
        <w:t>Anggota</w:t>
      </w:r>
      <w:proofErr w:type="spellEnd"/>
      <w:r w:rsidRPr="00C16261">
        <w:rPr>
          <w:rFonts w:ascii="Times New Roman" w:hAnsi="Times New Roman" w:cs="Times New Roman"/>
          <w:b/>
          <w:bCs/>
          <w:sz w:val="24"/>
          <w:szCs w:val="24"/>
          <w:lang w:val="en-US"/>
          <w:rPrChange w:id="4" w:author="Guna Dermawan" w:date="2021-11-17T20:14:00Z">
            <w:rPr>
              <w:rFonts w:ascii="Times New Roman" w:hAnsi="Times New Roman" w:cs="Times New Roman"/>
              <w:sz w:val="24"/>
              <w:szCs w:val="24"/>
              <w:lang w:val="en-US"/>
            </w:rPr>
          </w:rPrChange>
        </w:rPr>
        <w:t>:</w:t>
      </w:r>
    </w:p>
    <w:p w14:paraId="08070E19" w14:textId="77777777" w:rsidR="00683882" w:rsidRPr="006C7B5A" w:rsidRDefault="00683882" w:rsidP="00683882">
      <w:pPr>
        <w:pStyle w:val="ListParagraph"/>
        <w:numPr>
          <w:ilvl w:val="0"/>
          <w:numId w:val="8"/>
        </w:numPr>
        <w:spacing w:line="256" w:lineRule="auto"/>
        <w:rPr>
          <w:ins w:id="5" w:author="Guna Dermawan" w:date="2021-11-18T08:23:00Z"/>
          <w:rFonts w:ascii="Times New Roman" w:hAnsi="Times New Roman" w:cs="Times New Roman"/>
          <w:sz w:val="24"/>
          <w:szCs w:val="24"/>
          <w:lang w:val="en-US"/>
        </w:rPr>
        <w:pPrChange w:id="6" w:author="Guna Dermawan" w:date="2021-11-18T08:23:00Z">
          <w:pPr>
            <w:pStyle w:val="ListParagraph"/>
            <w:numPr>
              <w:numId w:val="1"/>
            </w:numPr>
            <w:spacing w:line="256" w:lineRule="auto"/>
            <w:ind w:hanging="360"/>
          </w:pPr>
        </w:pPrChange>
      </w:pPr>
      <w:ins w:id="7" w:author="Guna Dermawan" w:date="2021-11-18T08:23:00Z">
        <w:r w:rsidRPr="00683882">
          <w:rPr>
            <w:rFonts w:ascii="Arial" w:hAnsi="Arial" w:cs="Arial"/>
            <w:color w:val="000000"/>
            <w:sz w:val="20"/>
            <w:szCs w:val="20"/>
            <w:shd w:val="clear" w:color="auto" w:fill="FFFFFF"/>
            <w:rPrChange w:id="8" w:author="Guna Dermawan" w:date="2021-11-18T08:23:00Z">
              <w:rPr>
                <w:shd w:val="clear" w:color="auto" w:fill="FFFFFF"/>
              </w:rPr>
            </w:rPrChange>
          </w:rPr>
          <w:t>A195R4154 - EDO JULIANTIO</w:t>
        </w:r>
      </w:ins>
    </w:p>
    <w:p w14:paraId="76BF16D7" w14:textId="4334188E" w:rsidR="00BC4227" w:rsidRPr="00683882" w:rsidDel="00683882" w:rsidRDefault="00BC4227" w:rsidP="00683882">
      <w:pPr>
        <w:ind w:left="360"/>
        <w:rPr>
          <w:del w:id="9" w:author="Guna Dermawan" w:date="2021-11-18T08:22:00Z"/>
          <w:rFonts w:ascii="Times New Roman" w:hAnsi="Times New Roman" w:cs="Times New Roman"/>
          <w:sz w:val="24"/>
          <w:szCs w:val="24"/>
          <w:lang w:val="en-US"/>
          <w:rPrChange w:id="10" w:author="Guna Dermawan" w:date="2021-11-18T08:23:00Z">
            <w:rPr>
              <w:del w:id="11" w:author="Guna Dermawan" w:date="2021-11-18T08:22:00Z"/>
              <w:rFonts w:ascii="Times New Roman" w:hAnsi="Times New Roman" w:cs="Times New Roman"/>
              <w:sz w:val="24"/>
              <w:szCs w:val="24"/>
              <w:lang w:val="en-US"/>
            </w:rPr>
          </w:rPrChange>
        </w:rPr>
        <w:pPrChange w:id="12" w:author="Guna Dermawan" w:date="2021-11-18T08:23:00Z">
          <w:pPr>
            <w:pStyle w:val="ListParagraph"/>
            <w:numPr>
              <w:numId w:val="1"/>
            </w:numPr>
            <w:ind w:hanging="360"/>
          </w:pPr>
        </w:pPrChange>
      </w:pPr>
      <w:del w:id="13" w:author="Guna Dermawan" w:date="2021-11-18T08:22:00Z">
        <w:r w:rsidRPr="00683882" w:rsidDel="00683882">
          <w:rPr>
            <w:rFonts w:ascii="Arial" w:hAnsi="Arial" w:cs="Arial"/>
            <w:color w:val="000000"/>
            <w:sz w:val="20"/>
            <w:szCs w:val="20"/>
            <w:shd w:val="clear" w:color="auto" w:fill="FFFFFF"/>
            <w:rPrChange w:id="14" w:author="Guna Dermawan" w:date="2021-11-18T08:23:00Z">
              <w:rPr>
                <w:shd w:val="clear" w:color="auto" w:fill="FFFFFF"/>
              </w:rPr>
            </w:rPrChange>
          </w:rPr>
          <w:delText>A007R6017 - GUNA DERMAWAN</w:delText>
        </w:r>
      </w:del>
    </w:p>
    <w:p w14:paraId="65C5F567" w14:textId="15D221BA" w:rsidR="00BC4227" w:rsidRPr="006C7B5A" w:rsidRDefault="00683882" w:rsidP="00683882">
      <w:pPr>
        <w:pStyle w:val="ListParagraph"/>
        <w:numPr>
          <w:ilvl w:val="0"/>
          <w:numId w:val="8"/>
        </w:numPr>
        <w:rPr>
          <w:ins w:id="15" w:author="Guna Dermawan" w:date="2021-11-17T05:40:00Z"/>
          <w:rFonts w:ascii="Times New Roman" w:hAnsi="Times New Roman" w:cs="Times New Roman"/>
          <w:sz w:val="24"/>
          <w:szCs w:val="24"/>
          <w:lang w:val="en-US"/>
        </w:rPr>
        <w:pPrChange w:id="16" w:author="Guna Dermawan" w:date="2021-11-18T08:23:00Z">
          <w:pPr>
            <w:pStyle w:val="ListParagraph"/>
            <w:numPr>
              <w:numId w:val="1"/>
            </w:numPr>
            <w:ind w:hanging="360"/>
          </w:pPr>
        </w:pPrChange>
      </w:pPr>
      <w:ins w:id="17" w:author="Guna Dermawan" w:date="2021-11-18T08:23:00Z">
        <w:r w:rsidRPr="00683882">
          <w:rPr>
            <w:shd w:val="clear" w:color="auto" w:fill="FFFFFF"/>
            <w:rPrChange w:id="18" w:author="Guna Dermawan" w:date="2021-11-18T08:23:00Z">
              <w:rPr>
                <w:shd w:val="clear" w:color="auto" w:fill="FFFFFF"/>
              </w:rPr>
            </w:rPrChange>
          </w:rPr>
          <w:t>A007R6017 - GUNA DERMAWAN</w:t>
        </w:r>
      </w:ins>
      <w:del w:id="19" w:author="Guna Dermawan" w:date="2021-11-18T08:23:00Z">
        <w:r w:rsidR="00BC4227" w:rsidRPr="00683882" w:rsidDel="00683882">
          <w:rPr>
            <w:shd w:val="clear" w:color="auto" w:fill="FFFFFF"/>
            <w:rPrChange w:id="20" w:author="Guna Dermawan" w:date="2021-11-18T08:23:00Z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rPrChange>
          </w:rPr>
          <w:delText xml:space="preserve">A195R4154 </w:delText>
        </w:r>
      </w:del>
      <w:del w:id="21" w:author="Guna Dermawan" w:date="2021-11-17T05:50:00Z">
        <w:r w:rsidR="00BC4227" w:rsidRPr="00683882" w:rsidDel="0029669C">
          <w:rPr>
            <w:shd w:val="clear" w:color="auto" w:fill="FFFFFF"/>
            <w:rPrChange w:id="22" w:author="Guna Dermawan" w:date="2021-11-18T08:23:00Z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rPrChange>
          </w:rPr>
          <w:delText>–</w:delText>
        </w:r>
      </w:del>
      <w:del w:id="23" w:author="Guna Dermawan" w:date="2021-11-18T08:23:00Z">
        <w:r w:rsidR="00BC4227" w:rsidRPr="00683882" w:rsidDel="00683882">
          <w:rPr>
            <w:shd w:val="clear" w:color="auto" w:fill="FFFFFF"/>
            <w:rPrChange w:id="24" w:author="Guna Dermawan" w:date="2021-11-18T08:23:00Z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</w:rPrChange>
          </w:rPr>
          <w:delText xml:space="preserve"> EDO JULIANTI</w:delText>
        </w:r>
      </w:del>
    </w:p>
    <w:p w14:paraId="47BFADBD" w14:textId="6E2009C1" w:rsidR="00BC4227" w:rsidRDefault="00BC4227" w:rsidP="00BC4227">
      <w:pPr>
        <w:rPr>
          <w:ins w:id="25" w:author="Guna Dermawan" w:date="2021-11-17T05:50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26" w:author="Guna Dermawan" w:date="2021-11-17T05:41:00Z">
        <w:r w:rsidRPr="00C16261">
          <w:rPr>
            <w:rFonts w:ascii="Times New Roman" w:hAnsi="Times New Roman" w:cs="Times New Roman"/>
            <w:b/>
            <w:bCs/>
            <w:sz w:val="24"/>
            <w:szCs w:val="24"/>
            <w:lang w:val="en-US"/>
            <w:rPrChange w:id="27" w:author="Guna Dermawan" w:date="2021-11-17T20:14:00Z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t>Tema</w:t>
        </w:r>
      </w:ins>
      <w:proofErr w:type="spellEnd"/>
      <w:ins w:id="28" w:author="Guna Dermawan" w:date="2021-11-17T05:50:00Z">
        <w:r w:rsidR="002723E9">
          <w:rPr>
            <w:rFonts w:ascii="Times New Roman" w:hAnsi="Times New Roman" w:cs="Times New Roman"/>
            <w:sz w:val="24"/>
            <w:szCs w:val="24"/>
            <w:lang w:val="en-US"/>
          </w:rPr>
          <w:tab/>
        </w:r>
        <w:r w:rsidR="002723E9">
          <w:rPr>
            <w:rFonts w:ascii="Times New Roman" w:hAnsi="Times New Roman" w:cs="Times New Roman"/>
            <w:sz w:val="24"/>
            <w:szCs w:val="24"/>
            <w:lang w:val="en-US"/>
          </w:rPr>
          <w:tab/>
        </w:r>
      </w:ins>
      <w:ins w:id="29" w:author="Guna Dermawan" w:date="2021-11-17T05:41:00Z"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: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Utilita</w:t>
        </w:r>
      </w:ins>
      <w:ins w:id="30" w:author="Guna Dermawan" w:date="2021-11-17T05:49:00Z">
        <w:r w:rsidR="00460B56">
          <w:rPr>
            <w:rFonts w:ascii="Times New Roman" w:hAnsi="Times New Roman" w:cs="Times New Roman"/>
            <w:sz w:val="24"/>
            <w:szCs w:val="24"/>
            <w:lang w:val="en-US"/>
          </w:rPr>
          <w:t>s</w:t>
        </w:r>
      </w:ins>
      <w:proofErr w:type="spellEnd"/>
    </w:p>
    <w:p w14:paraId="1D28F5C5" w14:textId="096B0845" w:rsidR="002723E9" w:rsidRDefault="002723E9" w:rsidP="00B96589">
      <w:pPr>
        <w:rPr>
          <w:ins w:id="31" w:author="Guna Dermawan" w:date="2021-11-18T08:23:00Z"/>
          <w:rFonts w:ascii="Times New Roman" w:hAnsi="Times New Roman" w:cs="Times New Roman"/>
          <w:b/>
          <w:bCs/>
          <w:sz w:val="24"/>
          <w:szCs w:val="24"/>
          <w:lang w:val="en-US"/>
        </w:rPr>
      </w:pPr>
      <w:proofErr w:type="spellStart"/>
      <w:ins w:id="32" w:author="Guna Dermawan" w:date="2021-11-17T05:50:00Z">
        <w:r w:rsidRPr="00C16261">
          <w:rPr>
            <w:rFonts w:ascii="Times New Roman" w:hAnsi="Times New Roman" w:cs="Times New Roman"/>
            <w:b/>
            <w:bCs/>
            <w:sz w:val="24"/>
            <w:szCs w:val="24"/>
            <w:lang w:val="en-US"/>
            <w:rPrChange w:id="33" w:author="Guna Dermawan" w:date="2021-11-17T20:14:00Z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t>Judul</w:t>
        </w:r>
        <w:proofErr w:type="spellEnd"/>
        <w:r w:rsidRPr="00C16261">
          <w:rPr>
            <w:rFonts w:ascii="Times New Roman" w:hAnsi="Times New Roman" w:cs="Times New Roman"/>
            <w:b/>
            <w:bCs/>
            <w:sz w:val="24"/>
            <w:szCs w:val="24"/>
            <w:lang w:val="en-US"/>
            <w:rPrChange w:id="34" w:author="Guna Dermawan" w:date="2021-11-17T20:14:00Z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t xml:space="preserve"> </w:t>
        </w:r>
        <w:proofErr w:type="spellStart"/>
        <w:r w:rsidRPr="00C16261">
          <w:rPr>
            <w:rFonts w:ascii="Times New Roman" w:hAnsi="Times New Roman" w:cs="Times New Roman"/>
            <w:b/>
            <w:bCs/>
            <w:sz w:val="24"/>
            <w:szCs w:val="24"/>
            <w:lang w:val="en-US"/>
            <w:rPrChange w:id="35" w:author="Guna Dermawan" w:date="2021-11-17T20:14:00Z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t>Proyek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ab/>
          <w:t xml:space="preserve">: </w:t>
        </w:r>
      </w:ins>
      <w:proofErr w:type="spellStart"/>
      <w:ins w:id="36" w:author="Guna Dermawan" w:date="2021-11-17T05:51:00Z">
        <w:r w:rsidR="00636014">
          <w:rPr>
            <w:rFonts w:ascii="Times New Roman" w:hAnsi="Times New Roman" w:cs="Times New Roman"/>
            <w:sz w:val="24"/>
            <w:szCs w:val="24"/>
            <w:lang w:val="en-US"/>
          </w:rPr>
          <w:t>Pengembangan</w:t>
        </w:r>
        <w:proofErr w:type="spellEnd"/>
        <w:r w:rsidR="00636014">
          <w:rPr>
            <w:rFonts w:ascii="Times New Roman" w:hAnsi="Times New Roman" w:cs="Times New Roman"/>
            <w:sz w:val="24"/>
            <w:szCs w:val="24"/>
            <w:lang w:val="en-US"/>
          </w:rPr>
          <w:t xml:space="preserve"> mobile </w:t>
        </w:r>
        <w:proofErr w:type="spellStart"/>
        <w:r w:rsidR="00636014">
          <w:rPr>
            <w:rFonts w:ascii="Times New Roman" w:hAnsi="Times New Roman" w:cs="Times New Roman"/>
            <w:sz w:val="24"/>
            <w:szCs w:val="24"/>
            <w:lang w:val="en-US"/>
          </w:rPr>
          <w:t>prese</w:t>
        </w:r>
      </w:ins>
      <w:ins w:id="37" w:author="Guna Dermawan" w:date="2021-11-17T05:52:00Z">
        <w:r w:rsidR="00636014">
          <w:rPr>
            <w:rFonts w:ascii="Times New Roman" w:hAnsi="Times New Roman" w:cs="Times New Roman"/>
            <w:sz w:val="24"/>
            <w:szCs w:val="24"/>
            <w:lang w:val="en-US"/>
          </w:rPr>
          <w:t>nsi</w:t>
        </w:r>
        <w:proofErr w:type="spellEnd"/>
        <w:r w:rsidR="00636014"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 w:rsidR="00636014">
          <w:rPr>
            <w:rFonts w:ascii="Times New Roman" w:hAnsi="Times New Roman" w:cs="Times New Roman"/>
            <w:sz w:val="24"/>
            <w:szCs w:val="24"/>
            <w:lang w:val="en-US"/>
          </w:rPr>
          <w:t>berbasis</w:t>
        </w:r>
        <w:proofErr w:type="spellEnd"/>
        <w:r w:rsidR="00636014">
          <w:rPr>
            <w:rFonts w:ascii="Times New Roman" w:hAnsi="Times New Roman" w:cs="Times New Roman"/>
            <w:sz w:val="24"/>
            <w:szCs w:val="24"/>
            <w:lang w:val="en-US"/>
          </w:rPr>
          <w:t xml:space="preserve"> GPS dan Geocoding </w:t>
        </w:r>
        <w:proofErr w:type="spellStart"/>
        <w:r w:rsidR="00636014">
          <w:rPr>
            <w:rFonts w:ascii="Times New Roman" w:hAnsi="Times New Roman" w:cs="Times New Roman"/>
            <w:sz w:val="24"/>
            <w:szCs w:val="24"/>
            <w:lang w:val="en-US"/>
          </w:rPr>
          <w:t>menggunakan</w:t>
        </w:r>
        <w:proofErr w:type="spellEnd"/>
        <w:r w:rsidR="00636014"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r w:rsidR="00636014">
          <w:rPr>
            <w:rFonts w:ascii="Times New Roman" w:hAnsi="Times New Roman" w:cs="Times New Roman"/>
            <w:sz w:val="24"/>
            <w:szCs w:val="24"/>
            <w:lang w:val="en-US"/>
          </w:rPr>
          <w:tab/>
        </w:r>
        <w:proofErr w:type="gramStart"/>
        <w:r w:rsidR="00636014">
          <w:rPr>
            <w:rFonts w:ascii="Times New Roman" w:hAnsi="Times New Roman" w:cs="Times New Roman"/>
            <w:sz w:val="24"/>
            <w:szCs w:val="24"/>
            <w:lang w:val="en-US"/>
          </w:rPr>
          <w:tab/>
        </w:r>
      </w:ins>
      <w:ins w:id="38" w:author="Guna Dermawan" w:date="2021-11-17T06:17:00Z">
        <w:r w:rsidR="0083373A">
          <w:rPr>
            <w:rFonts w:ascii="Times New Roman" w:hAnsi="Times New Roman" w:cs="Times New Roman"/>
            <w:sz w:val="24"/>
            <w:szCs w:val="24"/>
            <w:lang w:val="en-US"/>
          </w:rPr>
          <w:t xml:space="preserve">  </w:t>
        </w:r>
      </w:ins>
      <w:proofErr w:type="spellStart"/>
      <w:ins w:id="39" w:author="Guna Dermawan" w:date="2021-11-17T05:52:00Z">
        <w:r w:rsidR="00636014">
          <w:rPr>
            <w:rFonts w:ascii="Times New Roman" w:hAnsi="Times New Roman" w:cs="Times New Roman"/>
            <w:sz w:val="24"/>
            <w:szCs w:val="24"/>
            <w:lang w:val="en-US"/>
          </w:rPr>
          <w:t>metode</w:t>
        </w:r>
        <w:proofErr w:type="spellEnd"/>
        <w:proofErr w:type="gramEnd"/>
        <w:r w:rsidR="00636014">
          <w:rPr>
            <w:rFonts w:ascii="Times New Roman" w:hAnsi="Times New Roman" w:cs="Times New Roman"/>
            <w:sz w:val="24"/>
            <w:szCs w:val="24"/>
            <w:lang w:val="en-US"/>
          </w:rPr>
          <w:t xml:space="preserve"> haversine</w:t>
        </w:r>
      </w:ins>
      <w:ins w:id="40" w:author="Guna Dermawan" w:date="2021-11-17T06:04:00Z">
        <w:r w:rsidR="00ED497F">
          <w:rPr>
            <w:rFonts w:ascii="Times New Roman" w:hAnsi="Times New Roman" w:cs="Times New Roman"/>
            <w:sz w:val="24"/>
            <w:szCs w:val="24"/>
            <w:lang w:val="en-US"/>
          </w:rPr>
          <w:br/>
        </w:r>
        <w:r w:rsidR="00ED497F" w:rsidRPr="00C16261">
          <w:rPr>
            <w:rFonts w:ascii="Times New Roman" w:hAnsi="Times New Roman" w:cs="Times New Roman"/>
            <w:b/>
            <w:bCs/>
            <w:sz w:val="24"/>
            <w:szCs w:val="24"/>
            <w:lang w:val="en-US"/>
            <w:rPrChange w:id="41" w:author="Guna Dermawan" w:date="2021-11-17T20:14:00Z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t>Executive summary</w:t>
        </w:r>
      </w:ins>
      <w:ins w:id="42" w:author="Guna Dermawan" w:date="2021-11-17T21:27:00Z">
        <w:r w:rsidR="009027CA">
          <w:rPr>
            <w:rFonts w:ascii="Times New Roman" w:hAnsi="Times New Roman" w:cs="Times New Roman"/>
            <w:b/>
            <w:bCs/>
            <w:sz w:val="24"/>
            <w:szCs w:val="24"/>
            <w:lang w:val="en-US"/>
          </w:rPr>
          <w:t>:</w:t>
        </w:r>
      </w:ins>
      <w:ins w:id="43" w:author="Guna Dermawan" w:date="2021-11-18T08:22:00Z">
        <w:r w:rsidR="00683882">
          <w:rPr>
            <w:rFonts w:ascii="Times New Roman" w:hAnsi="Times New Roman" w:cs="Times New Roman"/>
            <w:b/>
            <w:bCs/>
            <w:sz w:val="24"/>
            <w:szCs w:val="24"/>
            <w:lang w:val="en-US"/>
          </w:rPr>
          <w:t xml:space="preserve"> </w:t>
        </w:r>
      </w:ins>
    </w:p>
    <w:p w14:paraId="544268B1" w14:textId="32E64815" w:rsidR="00E60F8B" w:rsidRDefault="00B20494" w:rsidP="00E60F8B">
      <w:pPr>
        <w:pStyle w:val="Subtitle"/>
        <w:spacing w:line="240" w:lineRule="auto"/>
        <w:jc w:val="both"/>
        <w:rPr>
          <w:ins w:id="44" w:author="Guna Dermawan" w:date="2021-11-18T08:43:00Z"/>
          <w:rFonts w:eastAsiaTheme="majorEastAsia"/>
          <w:lang w:val="en-US"/>
        </w:rPr>
      </w:pPr>
      <w:proofErr w:type="spellStart"/>
      <w:ins w:id="45" w:author="Guna Dermawan" w:date="2021-11-18T08:23:00Z">
        <w:r>
          <w:rPr>
            <w:rFonts w:cs="Times New Roman"/>
            <w:szCs w:val="24"/>
            <w:lang w:val="en-US"/>
          </w:rPr>
          <w:t>Presensi</w:t>
        </w:r>
        <w:proofErr w:type="spellEnd"/>
        <w:r>
          <w:rPr>
            <w:rFonts w:cs="Times New Roman"/>
            <w:szCs w:val="24"/>
            <w:lang w:val="en-US"/>
          </w:rPr>
          <w:t xml:space="preserve"> </w:t>
        </w:r>
        <w:proofErr w:type="spellStart"/>
        <w:r>
          <w:rPr>
            <w:rFonts w:cs="Times New Roman"/>
            <w:szCs w:val="24"/>
            <w:lang w:val="en-US"/>
          </w:rPr>
          <w:t>adalah</w:t>
        </w:r>
        <w:proofErr w:type="spellEnd"/>
        <w:r>
          <w:rPr>
            <w:rFonts w:cs="Times New Roman"/>
            <w:szCs w:val="24"/>
            <w:lang w:val="en-US"/>
          </w:rPr>
          <w:t xml:space="preserve"> salah </w:t>
        </w:r>
        <w:proofErr w:type="spellStart"/>
        <w:r>
          <w:rPr>
            <w:rFonts w:cs="Times New Roman"/>
            <w:szCs w:val="24"/>
            <w:lang w:val="en-US"/>
          </w:rPr>
          <w:t>satu</w:t>
        </w:r>
        <w:proofErr w:type="spellEnd"/>
        <w:r>
          <w:rPr>
            <w:rFonts w:cs="Times New Roman"/>
            <w:szCs w:val="24"/>
            <w:lang w:val="en-US"/>
          </w:rPr>
          <w:t xml:space="preserve"> </w:t>
        </w:r>
        <w:proofErr w:type="spellStart"/>
        <w:r>
          <w:rPr>
            <w:rFonts w:cs="Times New Roman"/>
            <w:szCs w:val="24"/>
            <w:lang w:val="en-US"/>
          </w:rPr>
          <w:t>faktor</w:t>
        </w:r>
        <w:proofErr w:type="spellEnd"/>
        <w:r>
          <w:rPr>
            <w:rFonts w:cs="Times New Roman"/>
            <w:szCs w:val="24"/>
            <w:lang w:val="en-US"/>
          </w:rPr>
          <w:t xml:space="preserve"> yang </w:t>
        </w:r>
        <w:proofErr w:type="spellStart"/>
        <w:r>
          <w:rPr>
            <w:rFonts w:cs="Times New Roman"/>
            <w:szCs w:val="24"/>
            <w:lang w:val="en-US"/>
          </w:rPr>
          <w:t>digunakan</w:t>
        </w:r>
        <w:proofErr w:type="spellEnd"/>
        <w:r>
          <w:rPr>
            <w:rFonts w:cs="Times New Roman"/>
            <w:szCs w:val="24"/>
            <w:lang w:val="en-US"/>
          </w:rPr>
          <w:t xml:space="preserve"> </w:t>
        </w:r>
        <w:proofErr w:type="spellStart"/>
        <w:r>
          <w:rPr>
            <w:rFonts w:cs="Times New Roman"/>
            <w:szCs w:val="24"/>
            <w:lang w:val="en-US"/>
          </w:rPr>
          <w:t>untuk</w:t>
        </w:r>
        <w:proofErr w:type="spellEnd"/>
        <w:r>
          <w:rPr>
            <w:rFonts w:cs="Times New Roman"/>
            <w:szCs w:val="24"/>
            <w:lang w:val="en-US"/>
          </w:rPr>
          <w:t xml:space="preserve"> </w:t>
        </w:r>
      </w:ins>
      <w:proofErr w:type="spellStart"/>
      <w:ins w:id="46" w:author="Guna Dermawan" w:date="2021-11-18T08:24:00Z">
        <w:r>
          <w:rPr>
            <w:rFonts w:cs="Times New Roman"/>
            <w:szCs w:val="24"/>
            <w:lang w:val="en-US"/>
          </w:rPr>
          <w:t>laporan</w:t>
        </w:r>
        <w:proofErr w:type="spellEnd"/>
        <w:r>
          <w:rPr>
            <w:rFonts w:cs="Times New Roman"/>
            <w:szCs w:val="24"/>
            <w:lang w:val="en-US"/>
          </w:rPr>
          <w:t xml:space="preserve"> </w:t>
        </w:r>
        <w:proofErr w:type="spellStart"/>
        <w:r>
          <w:rPr>
            <w:rFonts w:cs="Times New Roman"/>
            <w:szCs w:val="24"/>
            <w:lang w:val="en-US"/>
          </w:rPr>
          <w:t>atau</w:t>
        </w:r>
        <w:proofErr w:type="spellEnd"/>
        <w:r>
          <w:rPr>
            <w:rFonts w:cs="Times New Roman"/>
            <w:szCs w:val="24"/>
            <w:lang w:val="en-US"/>
          </w:rPr>
          <w:t xml:space="preserve"> </w:t>
        </w:r>
        <w:proofErr w:type="spellStart"/>
        <w:r>
          <w:rPr>
            <w:rFonts w:cs="Times New Roman"/>
            <w:szCs w:val="24"/>
            <w:lang w:val="en-US"/>
          </w:rPr>
          <w:t>dijadikan</w:t>
        </w:r>
        <w:proofErr w:type="spellEnd"/>
        <w:r>
          <w:rPr>
            <w:rFonts w:cs="Times New Roman"/>
            <w:szCs w:val="24"/>
            <w:lang w:val="en-US"/>
          </w:rPr>
          <w:t xml:space="preserve"> </w:t>
        </w:r>
        <w:proofErr w:type="spellStart"/>
        <w:r>
          <w:rPr>
            <w:rFonts w:cs="Times New Roman"/>
            <w:szCs w:val="24"/>
            <w:lang w:val="en-US"/>
          </w:rPr>
          <w:t>sebagai</w:t>
        </w:r>
        <w:proofErr w:type="spellEnd"/>
        <w:r>
          <w:rPr>
            <w:rFonts w:cs="Times New Roman"/>
            <w:szCs w:val="24"/>
            <w:lang w:val="en-US"/>
          </w:rPr>
          <w:t xml:space="preserve"> </w:t>
        </w:r>
        <w:proofErr w:type="spellStart"/>
        <w:r>
          <w:rPr>
            <w:rFonts w:cs="Times New Roman"/>
            <w:szCs w:val="24"/>
            <w:lang w:val="en-US"/>
          </w:rPr>
          <w:t>indikator</w:t>
        </w:r>
        <w:proofErr w:type="spellEnd"/>
        <w:r>
          <w:rPr>
            <w:rFonts w:cs="Times New Roman"/>
            <w:szCs w:val="24"/>
            <w:lang w:val="en-US"/>
          </w:rPr>
          <w:t xml:space="preserve"> </w:t>
        </w:r>
        <w:proofErr w:type="spellStart"/>
        <w:r>
          <w:rPr>
            <w:rFonts w:cs="Times New Roman"/>
            <w:szCs w:val="24"/>
            <w:lang w:val="en-US"/>
          </w:rPr>
          <w:t>dalam</w:t>
        </w:r>
        <w:proofErr w:type="spellEnd"/>
        <w:r>
          <w:rPr>
            <w:rFonts w:cs="Times New Roman"/>
            <w:szCs w:val="24"/>
            <w:lang w:val="en-US"/>
          </w:rPr>
          <w:t xml:space="preserve"> </w:t>
        </w:r>
        <w:proofErr w:type="spellStart"/>
        <w:r>
          <w:rPr>
            <w:rFonts w:cs="Times New Roman"/>
            <w:szCs w:val="24"/>
            <w:lang w:val="en-US"/>
          </w:rPr>
          <w:t>pengambilan</w:t>
        </w:r>
        <w:proofErr w:type="spellEnd"/>
        <w:r>
          <w:rPr>
            <w:rFonts w:cs="Times New Roman"/>
            <w:szCs w:val="24"/>
            <w:lang w:val="en-US"/>
          </w:rPr>
          <w:t xml:space="preserve"> </w:t>
        </w:r>
        <w:proofErr w:type="spellStart"/>
        <w:r>
          <w:rPr>
            <w:rFonts w:cs="Times New Roman"/>
            <w:szCs w:val="24"/>
            <w:lang w:val="en-US"/>
          </w:rPr>
          <w:t>keputusan</w:t>
        </w:r>
      </w:ins>
      <w:proofErr w:type="spellEnd"/>
      <w:ins w:id="47" w:author="Guna Dermawan" w:date="2021-11-18T08:39:00Z">
        <w:r w:rsidR="002E3004">
          <w:rPr>
            <w:rFonts w:cs="Times New Roman"/>
            <w:szCs w:val="24"/>
            <w:lang w:val="id-ID"/>
          </w:rPr>
          <w:t xml:space="preserve"> </w:t>
        </w:r>
      </w:ins>
      <w:proofErr w:type="spellStart"/>
      <w:ins w:id="48" w:author="Guna Dermawan" w:date="2021-11-18T08:25:00Z">
        <w:r>
          <w:rPr>
            <w:rFonts w:cs="Times New Roman"/>
            <w:szCs w:val="24"/>
            <w:lang w:val="en-US"/>
          </w:rPr>
          <w:t>dari</w:t>
        </w:r>
      </w:ins>
      <w:proofErr w:type="spellEnd"/>
      <w:ins w:id="49" w:author="Guna Dermawan" w:date="2021-11-18T08:39:00Z">
        <w:r w:rsidR="002E3004">
          <w:rPr>
            <w:rFonts w:cs="Times New Roman"/>
            <w:szCs w:val="24"/>
            <w:lang w:val="id-ID"/>
          </w:rPr>
          <w:t xml:space="preserve"> sebuah</w:t>
        </w:r>
      </w:ins>
      <w:ins w:id="50" w:author="Guna Dermawan" w:date="2021-11-18T08:25:00Z">
        <w:r>
          <w:rPr>
            <w:rFonts w:cs="Times New Roman"/>
            <w:szCs w:val="24"/>
            <w:lang w:val="en-US"/>
          </w:rPr>
          <w:t xml:space="preserve"> </w:t>
        </w:r>
        <w:proofErr w:type="spellStart"/>
        <w:r>
          <w:rPr>
            <w:rFonts w:cs="Times New Roman"/>
            <w:szCs w:val="24"/>
            <w:lang w:val="en-US"/>
          </w:rPr>
          <w:t>instansi</w:t>
        </w:r>
      </w:ins>
      <w:proofErr w:type="spellEnd"/>
      <w:ins w:id="51" w:author="Guna Dermawan" w:date="2021-11-18T08:39:00Z">
        <w:r w:rsidR="008B0BD1">
          <w:rPr>
            <w:rFonts w:cs="Times New Roman"/>
            <w:szCs w:val="24"/>
            <w:lang w:val="id-ID"/>
          </w:rPr>
          <w:t>,</w:t>
        </w:r>
      </w:ins>
      <w:ins w:id="52" w:author="Guna Dermawan" w:date="2021-11-18T08:25:00Z">
        <w:r>
          <w:rPr>
            <w:rFonts w:cs="Times New Roman"/>
            <w:szCs w:val="24"/>
            <w:lang w:val="en-US"/>
          </w:rPr>
          <w:t xml:space="preserve"> </w:t>
        </w:r>
      </w:ins>
      <w:ins w:id="53" w:author="Guna Dermawan" w:date="2021-11-18T08:39:00Z">
        <w:r w:rsidR="008B0BD1">
          <w:rPr>
            <w:rFonts w:cs="Times New Roman"/>
            <w:szCs w:val="24"/>
            <w:lang w:val="id-ID"/>
          </w:rPr>
          <w:t>p</w:t>
        </w:r>
      </w:ins>
      <w:proofErr w:type="spellStart"/>
      <w:ins w:id="54" w:author="Guna Dermawan" w:date="2021-11-18T08:25:00Z">
        <w:r>
          <w:rPr>
            <w:rFonts w:cs="Times New Roman"/>
            <w:szCs w:val="24"/>
            <w:lang w:val="en-US"/>
          </w:rPr>
          <w:t>ermasalahan</w:t>
        </w:r>
        <w:proofErr w:type="spellEnd"/>
        <w:r>
          <w:rPr>
            <w:rFonts w:cs="Times New Roman"/>
            <w:szCs w:val="24"/>
            <w:lang w:val="en-US"/>
          </w:rPr>
          <w:t xml:space="preserve"> yang </w:t>
        </w:r>
        <w:proofErr w:type="spellStart"/>
        <w:r>
          <w:rPr>
            <w:rFonts w:cs="Times New Roman"/>
            <w:szCs w:val="24"/>
            <w:lang w:val="en-US"/>
          </w:rPr>
          <w:t>sering</w:t>
        </w:r>
        <w:proofErr w:type="spellEnd"/>
        <w:r>
          <w:rPr>
            <w:rFonts w:cs="Times New Roman"/>
            <w:szCs w:val="24"/>
            <w:lang w:val="en-US"/>
          </w:rPr>
          <w:t xml:space="preserve"> kali </w:t>
        </w:r>
        <w:proofErr w:type="spellStart"/>
        <w:r>
          <w:rPr>
            <w:rFonts w:cs="Times New Roman"/>
            <w:szCs w:val="24"/>
            <w:lang w:val="en-US"/>
          </w:rPr>
          <w:t>muncul</w:t>
        </w:r>
        <w:proofErr w:type="spellEnd"/>
        <w:r>
          <w:rPr>
            <w:rFonts w:cs="Times New Roman"/>
            <w:szCs w:val="24"/>
            <w:lang w:val="en-US"/>
          </w:rPr>
          <w:t xml:space="preserve"> </w:t>
        </w:r>
        <w:proofErr w:type="spellStart"/>
        <w:r>
          <w:rPr>
            <w:rFonts w:cs="Times New Roman"/>
            <w:szCs w:val="24"/>
            <w:lang w:val="en-US"/>
          </w:rPr>
          <w:t>adalah</w:t>
        </w:r>
        <w:proofErr w:type="spellEnd"/>
        <w:r>
          <w:rPr>
            <w:rFonts w:cs="Times New Roman"/>
            <w:szCs w:val="24"/>
            <w:lang w:val="en-US"/>
          </w:rPr>
          <w:t xml:space="preserve"> </w:t>
        </w:r>
        <w:proofErr w:type="spellStart"/>
        <w:r>
          <w:rPr>
            <w:rFonts w:cs="Times New Roman"/>
            <w:szCs w:val="24"/>
            <w:lang w:val="en-US"/>
          </w:rPr>
          <w:t>metode</w:t>
        </w:r>
        <w:proofErr w:type="spellEnd"/>
        <w:r>
          <w:rPr>
            <w:rFonts w:cs="Times New Roman"/>
            <w:szCs w:val="24"/>
            <w:lang w:val="en-US"/>
          </w:rPr>
          <w:t xml:space="preserve"> </w:t>
        </w:r>
        <w:proofErr w:type="spellStart"/>
        <w:r>
          <w:rPr>
            <w:rFonts w:cs="Times New Roman"/>
            <w:szCs w:val="24"/>
            <w:lang w:val="en-US"/>
          </w:rPr>
          <w:t>dalam</w:t>
        </w:r>
        <w:proofErr w:type="spellEnd"/>
        <w:r>
          <w:rPr>
            <w:rFonts w:cs="Times New Roman"/>
            <w:szCs w:val="24"/>
            <w:lang w:val="en-US"/>
          </w:rPr>
          <w:t xml:space="preserve"> </w:t>
        </w:r>
        <w:proofErr w:type="spellStart"/>
        <w:r>
          <w:rPr>
            <w:rFonts w:cs="Times New Roman"/>
            <w:szCs w:val="24"/>
            <w:lang w:val="en-US"/>
          </w:rPr>
          <w:t>melakukan</w:t>
        </w:r>
        <w:proofErr w:type="spellEnd"/>
        <w:r>
          <w:rPr>
            <w:rFonts w:cs="Times New Roman"/>
            <w:szCs w:val="24"/>
            <w:lang w:val="en-US"/>
          </w:rPr>
          <w:t xml:space="preserve"> </w:t>
        </w:r>
        <w:proofErr w:type="spellStart"/>
        <w:r>
          <w:rPr>
            <w:rFonts w:cs="Times New Roman"/>
            <w:szCs w:val="24"/>
            <w:lang w:val="en-US"/>
          </w:rPr>
          <w:t>presensi</w:t>
        </w:r>
        <w:proofErr w:type="spellEnd"/>
        <w:r>
          <w:rPr>
            <w:rFonts w:cs="Times New Roman"/>
            <w:szCs w:val="24"/>
            <w:lang w:val="en-US"/>
          </w:rPr>
          <w:t xml:space="preserve">, pada </w:t>
        </w:r>
        <w:proofErr w:type="spellStart"/>
        <w:r>
          <w:rPr>
            <w:rFonts w:cs="Times New Roman"/>
            <w:szCs w:val="24"/>
            <w:lang w:val="en-US"/>
          </w:rPr>
          <w:t>sebag</w:t>
        </w:r>
      </w:ins>
      <w:ins w:id="55" w:author="Guna Dermawan" w:date="2021-11-18T08:26:00Z">
        <w:r>
          <w:rPr>
            <w:rFonts w:cs="Times New Roman"/>
            <w:szCs w:val="24"/>
            <w:lang w:val="en-US"/>
          </w:rPr>
          <w:t>ian</w:t>
        </w:r>
        <w:proofErr w:type="spellEnd"/>
        <w:r>
          <w:rPr>
            <w:rFonts w:cs="Times New Roman"/>
            <w:szCs w:val="24"/>
            <w:lang w:val="en-US"/>
          </w:rPr>
          <w:t xml:space="preserve"> </w:t>
        </w:r>
        <w:proofErr w:type="spellStart"/>
        <w:r>
          <w:rPr>
            <w:rFonts w:cs="Times New Roman"/>
            <w:szCs w:val="24"/>
            <w:lang w:val="en-US"/>
          </w:rPr>
          <w:t>instansi</w:t>
        </w:r>
        <w:proofErr w:type="spellEnd"/>
        <w:r>
          <w:rPr>
            <w:rFonts w:cs="Times New Roman"/>
            <w:szCs w:val="24"/>
            <w:lang w:val="en-US"/>
          </w:rPr>
          <w:t xml:space="preserve"> </w:t>
        </w:r>
        <w:proofErr w:type="spellStart"/>
        <w:r>
          <w:rPr>
            <w:rFonts w:cs="Times New Roman"/>
            <w:szCs w:val="24"/>
            <w:lang w:val="en-US"/>
          </w:rPr>
          <w:t>pemerintahan</w:t>
        </w:r>
        <w:proofErr w:type="spellEnd"/>
        <w:r>
          <w:rPr>
            <w:rFonts w:cs="Times New Roman"/>
            <w:szCs w:val="24"/>
            <w:lang w:val="en-US"/>
          </w:rPr>
          <w:t xml:space="preserve">, </w:t>
        </w:r>
        <w:proofErr w:type="spellStart"/>
        <w:r>
          <w:rPr>
            <w:rFonts w:cs="Times New Roman"/>
            <w:szCs w:val="24"/>
            <w:lang w:val="en-US"/>
          </w:rPr>
          <w:t>contohnya</w:t>
        </w:r>
        <w:proofErr w:type="spellEnd"/>
        <w:r>
          <w:rPr>
            <w:rFonts w:cs="Times New Roman"/>
            <w:szCs w:val="24"/>
            <w:lang w:val="en-US"/>
          </w:rPr>
          <w:t xml:space="preserve"> di </w:t>
        </w:r>
        <w:proofErr w:type="spellStart"/>
        <w:r>
          <w:rPr>
            <w:rFonts w:cs="Times New Roman"/>
            <w:szCs w:val="24"/>
            <w:lang w:val="en-US"/>
          </w:rPr>
          <w:t>kantor</w:t>
        </w:r>
        <w:proofErr w:type="spellEnd"/>
        <w:r>
          <w:rPr>
            <w:rFonts w:cs="Times New Roman"/>
            <w:szCs w:val="24"/>
            <w:lang w:val="en-US"/>
          </w:rPr>
          <w:t xml:space="preserve"> </w:t>
        </w:r>
        <w:proofErr w:type="spellStart"/>
        <w:r>
          <w:rPr>
            <w:rFonts w:cs="Times New Roman"/>
            <w:szCs w:val="24"/>
            <w:lang w:val="en-US"/>
          </w:rPr>
          <w:t>balai</w:t>
        </w:r>
        <w:proofErr w:type="spellEnd"/>
        <w:r>
          <w:rPr>
            <w:rFonts w:cs="Times New Roman"/>
            <w:szCs w:val="24"/>
            <w:lang w:val="en-US"/>
          </w:rPr>
          <w:t xml:space="preserve"> </w:t>
        </w:r>
        <w:proofErr w:type="spellStart"/>
        <w:r>
          <w:rPr>
            <w:rFonts w:cs="Times New Roman"/>
            <w:szCs w:val="24"/>
            <w:lang w:val="en-US"/>
          </w:rPr>
          <w:t>desa</w:t>
        </w:r>
        <w:proofErr w:type="spellEnd"/>
        <w:r>
          <w:rPr>
            <w:rFonts w:cs="Times New Roman"/>
            <w:szCs w:val="24"/>
            <w:lang w:val="en-US"/>
          </w:rPr>
          <w:t xml:space="preserve"> </w:t>
        </w:r>
        <w:proofErr w:type="spellStart"/>
        <w:r>
          <w:rPr>
            <w:rFonts w:cs="Times New Roman"/>
            <w:szCs w:val="24"/>
            <w:lang w:val="en-US"/>
          </w:rPr>
          <w:t>Warureja</w:t>
        </w:r>
        <w:proofErr w:type="spellEnd"/>
        <w:r>
          <w:rPr>
            <w:rFonts w:cs="Times New Roman"/>
            <w:szCs w:val="24"/>
            <w:lang w:val="en-US"/>
          </w:rPr>
          <w:t xml:space="preserve"> </w:t>
        </w:r>
        <w:proofErr w:type="spellStart"/>
        <w:r>
          <w:rPr>
            <w:rFonts w:cs="Times New Roman"/>
            <w:szCs w:val="24"/>
            <w:lang w:val="en-US"/>
          </w:rPr>
          <w:t>Kab</w:t>
        </w:r>
        <w:proofErr w:type="spellEnd"/>
        <w:r>
          <w:rPr>
            <w:rFonts w:cs="Times New Roman"/>
            <w:szCs w:val="24"/>
            <w:lang w:val="en-US"/>
          </w:rPr>
          <w:t xml:space="preserve">. </w:t>
        </w:r>
        <w:proofErr w:type="spellStart"/>
        <w:r>
          <w:rPr>
            <w:rFonts w:cs="Times New Roman"/>
            <w:szCs w:val="24"/>
            <w:lang w:val="en-US"/>
          </w:rPr>
          <w:t>Tegal</w:t>
        </w:r>
        <w:proofErr w:type="spellEnd"/>
        <w:r>
          <w:rPr>
            <w:rFonts w:cs="Times New Roman"/>
            <w:szCs w:val="24"/>
            <w:lang w:val="en-US"/>
          </w:rPr>
          <w:t xml:space="preserve">, </w:t>
        </w:r>
        <w:proofErr w:type="spellStart"/>
        <w:r>
          <w:rPr>
            <w:rFonts w:cs="Times New Roman"/>
            <w:szCs w:val="24"/>
            <w:lang w:val="en-US"/>
          </w:rPr>
          <w:t>presensi</w:t>
        </w:r>
        <w:proofErr w:type="spellEnd"/>
        <w:r>
          <w:rPr>
            <w:rFonts w:cs="Times New Roman"/>
            <w:szCs w:val="24"/>
            <w:lang w:val="en-US"/>
          </w:rPr>
          <w:t xml:space="preserve"> para </w:t>
        </w:r>
        <w:proofErr w:type="spellStart"/>
        <w:r>
          <w:rPr>
            <w:rFonts w:cs="Times New Roman"/>
            <w:szCs w:val="24"/>
            <w:lang w:val="en-US"/>
          </w:rPr>
          <w:t>pegawai</w:t>
        </w:r>
        <w:proofErr w:type="spellEnd"/>
        <w:r>
          <w:rPr>
            <w:rFonts w:cs="Times New Roman"/>
            <w:szCs w:val="24"/>
            <w:lang w:val="en-US"/>
          </w:rPr>
          <w:t xml:space="preserve"> </w:t>
        </w:r>
        <w:proofErr w:type="spellStart"/>
        <w:r>
          <w:rPr>
            <w:rFonts w:cs="Times New Roman"/>
            <w:szCs w:val="24"/>
            <w:lang w:val="en-US"/>
          </w:rPr>
          <w:t>masih</w:t>
        </w:r>
        <w:proofErr w:type="spellEnd"/>
        <w:r>
          <w:rPr>
            <w:rFonts w:cs="Times New Roman"/>
            <w:szCs w:val="24"/>
            <w:lang w:val="en-US"/>
          </w:rPr>
          <w:t xml:space="preserve"> </w:t>
        </w:r>
        <w:proofErr w:type="spellStart"/>
        <w:r>
          <w:rPr>
            <w:rFonts w:cs="Times New Roman"/>
            <w:szCs w:val="24"/>
            <w:lang w:val="en-US"/>
          </w:rPr>
          <w:t>menggunkan</w:t>
        </w:r>
        <w:proofErr w:type="spellEnd"/>
        <w:r>
          <w:rPr>
            <w:rFonts w:cs="Times New Roman"/>
            <w:szCs w:val="24"/>
            <w:lang w:val="en-US"/>
          </w:rPr>
          <w:t xml:space="preserve"> </w:t>
        </w:r>
        <w:proofErr w:type="spellStart"/>
        <w:r>
          <w:rPr>
            <w:rFonts w:cs="Times New Roman"/>
            <w:szCs w:val="24"/>
            <w:lang w:val="en-US"/>
          </w:rPr>
          <w:t>cara</w:t>
        </w:r>
        <w:proofErr w:type="spellEnd"/>
        <w:r>
          <w:rPr>
            <w:rFonts w:cs="Times New Roman"/>
            <w:szCs w:val="24"/>
            <w:lang w:val="en-US"/>
          </w:rPr>
          <w:t xml:space="preserve"> </w:t>
        </w:r>
        <w:proofErr w:type="spellStart"/>
        <w:r>
          <w:rPr>
            <w:rFonts w:cs="Times New Roman"/>
            <w:szCs w:val="24"/>
            <w:lang w:val="en-US"/>
          </w:rPr>
          <w:t>konvensional</w:t>
        </w:r>
        <w:proofErr w:type="spellEnd"/>
        <w:r>
          <w:rPr>
            <w:rFonts w:cs="Times New Roman"/>
            <w:szCs w:val="24"/>
            <w:lang w:val="en-US"/>
          </w:rPr>
          <w:t xml:space="preserve">, </w:t>
        </w:r>
        <w:proofErr w:type="spellStart"/>
        <w:r>
          <w:rPr>
            <w:rFonts w:cs="Times New Roman"/>
            <w:szCs w:val="24"/>
            <w:lang w:val="en-US"/>
          </w:rPr>
          <w:t>yaitu</w:t>
        </w:r>
        <w:proofErr w:type="spellEnd"/>
        <w:r>
          <w:rPr>
            <w:rFonts w:cs="Times New Roman"/>
            <w:szCs w:val="24"/>
            <w:lang w:val="en-US"/>
          </w:rPr>
          <w:t xml:space="preserve"> </w:t>
        </w:r>
        <w:proofErr w:type="spellStart"/>
        <w:r>
          <w:rPr>
            <w:rFonts w:cs="Times New Roman"/>
            <w:szCs w:val="24"/>
            <w:lang w:val="en-US"/>
          </w:rPr>
          <w:t>dengan</w:t>
        </w:r>
        <w:proofErr w:type="spellEnd"/>
        <w:r>
          <w:rPr>
            <w:rFonts w:cs="Times New Roman"/>
            <w:szCs w:val="24"/>
            <w:lang w:val="en-US"/>
          </w:rPr>
          <w:t xml:space="preserve"> </w:t>
        </w:r>
        <w:proofErr w:type="spellStart"/>
        <w:r>
          <w:rPr>
            <w:rFonts w:cs="Times New Roman"/>
            <w:szCs w:val="24"/>
            <w:lang w:val="en-US"/>
          </w:rPr>
          <w:t>cara</w:t>
        </w:r>
        <w:proofErr w:type="spellEnd"/>
        <w:r>
          <w:rPr>
            <w:rFonts w:cs="Times New Roman"/>
            <w:szCs w:val="24"/>
            <w:lang w:val="en-US"/>
          </w:rPr>
          <w:t xml:space="preserve"> </w:t>
        </w:r>
      </w:ins>
      <w:ins w:id="56" w:author="Guna Dermawan" w:date="2021-11-18T08:40:00Z">
        <w:r w:rsidR="0033494A">
          <w:rPr>
            <w:rFonts w:cs="Times New Roman"/>
            <w:szCs w:val="24"/>
            <w:lang w:val="id-ID"/>
          </w:rPr>
          <w:t>ditulis</w:t>
        </w:r>
      </w:ins>
      <w:ins w:id="57" w:author="Guna Dermawan" w:date="2021-11-18T08:26:00Z">
        <w:r>
          <w:rPr>
            <w:rFonts w:cs="Times New Roman"/>
            <w:szCs w:val="24"/>
            <w:lang w:val="en-US"/>
          </w:rPr>
          <w:t xml:space="preserve"> di</w:t>
        </w:r>
      </w:ins>
      <w:ins w:id="58" w:author="Guna Dermawan" w:date="2021-11-18T08:27:00Z">
        <w:r>
          <w:rPr>
            <w:rFonts w:cs="Times New Roman"/>
            <w:szCs w:val="24"/>
            <w:lang w:val="en-US"/>
          </w:rPr>
          <w:t xml:space="preserve"> </w:t>
        </w:r>
        <w:proofErr w:type="spellStart"/>
        <w:r>
          <w:rPr>
            <w:rFonts w:cs="Times New Roman"/>
            <w:szCs w:val="24"/>
            <w:lang w:val="en-US"/>
          </w:rPr>
          <w:t>buku</w:t>
        </w:r>
        <w:proofErr w:type="spellEnd"/>
        <w:r>
          <w:rPr>
            <w:rFonts w:cs="Times New Roman"/>
            <w:szCs w:val="24"/>
            <w:lang w:val="en-US"/>
          </w:rPr>
          <w:t xml:space="preserve"> </w:t>
        </w:r>
        <w:proofErr w:type="spellStart"/>
        <w:r>
          <w:rPr>
            <w:rFonts w:cs="Times New Roman"/>
            <w:szCs w:val="24"/>
            <w:lang w:val="en-US"/>
          </w:rPr>
          <w:t>presensi</w:t>
        </w:r>
        <w:proofErr w:type="spellEnd"/>
        <w:r>
          <w:rPr>
            <w:rFonts w:cs="Times New Roman"/>
            <w:szCs w:val="24"/>
            <w:lang w:val="en-US"/>
          </w:rPr>
          <w:t xml:space="preserve"> yang </w:t>
        </w:r>
        <w:proofErr w:type="spellStart"/>
        <w:r>
          <w:rPr>
            <w:rFonts w:cs="Times New Roman"/>
            <w:szCs w:val="24"/>
            <w:lang w:val="en-US"/>
          </w:rPr>
          <w:t>nantinya</w:t>
        </w:r>
        <w:proofErr w:type="spellEnd"/>
        <w:r>
          <w:rPr>
            <w:rFonts w:cs="Times New Roman"/>
            <w:szCs w:val="24"/>
            <w:lang w:val="en-US"/>
          </w:rPr>
          <w:t xml:space="preserve"> </w:t>
        </w:r>
        <w:proofErr w:type="spellStart"/>
        <w:r>
          <w:rPr>
            <w:rFonts w:cs="Times New Roman"/>
            <w:szCs w:val="24"/>
            <w:lang w:val="en-US"/>
          </w:rPr>
          <w:t>akan</w:t>
        </w:r>
        <w:proofErr w:type="spellEnd"/>
        <w:r>
          <w:rPr>
            <w:rFonts w:cs="Times New Roman"/>
            <w:szCs w:val="24"/>
            <w:lang w:val="en-US"/>
          </w:rPr>
          <w:t xml:space="preserve"> </w:t>
        </w:r>
        <w:proofErr w:type="spellStart"/>
        <w:r>
          <w:rPr>
            <w:rFonts w:cs="Times New Roman"/>
            <w:szCs w:val="24"/>
            <w:lang w:val="en-US"/>
          </w:rPr>
          <w:t>dilakukan</w:t>
        </w:r>
        <w:proofErr w:type="spellEnd"/>
        <w:r>
          <w:rPr>
            <w:rFonts w:cs="Times New Roman"/>
            <w:szCs w:val="24"/>
            <w:lang w:val="en-US"/>
          </w:rPr>
          <w:t xml:space="preserve"> </w:t>
        </w:r>
        <w:proofErr w:type="spellStart"/>
        <w:r>
          <w:rPr>
            <w:rFonts w:cs="Times New Roman"/>
            <w:szCs w:val="24"/>
            <w:lang w:val="en-US"/>
          </w:rPr>
          <w:t>rekapitulasi</w:t>
        </w:r>
        <w:proofErr w:type="spellEnd"/>
        <w:r>
          <w:rPr>
            <w:rFonts w:cs="Times New Roman"/>
            <w:szCs w:val="24"/>
            <w:lang w:val="en-US"/>
          </w:rPr>
          <w:t xml:space="preserve"> </w:t>
        </w:r>
        <w:proofErr w:type="spellStart"/>
        <w:r w:rsidR="00DA2B5C">
          <w:rPr>
            <w:rFonts w:cs="Times New Roman"/>
            <w:szCs w:val="24"/>
            <w:lang w:val="en-US"/>
          </w:rPr>
          <w:t>untuk</w:t>
        </w:r>
        <w:proofErr w:type="spellEnd"/>
        <w:r w:rsidR="00DA2B5C">
          <w:rPr>
            <w:rFonts w:cs="Times New Roman"/>
            <w:szCs w:val="24"/>
            <w:lang w:val="en-US"/>
          </w:rPr>
          <w:t xml:space="preserve"> </w:t>
        </w:r>
        <w:proofErr w:type="spellStart"/>
        <w:r w:rsidR="00DA2B5C">
          <w:rPr>
            <w:rFonts w:cs="Times New Roman"/>
            <w:szCs w:val="24"/>
            <w:lang w:val="en-US"/>
          </w:rPr>
          <w:t>dijadikan</w:t>
        </w:r>
        <w:proofErr w:type="spellEnd"/>
        <w:r w:rsidR="00DA2B5C">
          <w:rPr>
            <w:rFonts w:cs="Times New Roman"/>
            <w:szCs w:val="24"/>
            <w:lang w:val="en-US"/>
          </w:rPr>
          <w:t xml:space="preserve"> </w:t>
        </w:r>
        <w:proofErr w:type="spellStart"/>
        <w:r w:rsidR="00DA2B5C">
          <w:rPr>
            <w:rFonts w:cs="Times New Roman"/>
            <w:szCs w:val="24"/>
            <w:lang w:val="en-US"/>
          </w:rPr>
          <w:t>bahan</w:t>
        </w:r>
        <w:proofErr w:type="spellEnd"/>
        <w:r w:rsidR="00DA2B5C">
          <w:rPr>
            <w:rFonts w:cs="Times New Roman"/>
            <w:szCs w:val="24"/>
            <w:lang w:val="en-US"/>
          </w:rPr>
          <w:t xml:space="preserve"> </w:t>
        </w:r>
        <w:proofErr w:type="spellStart"/>
        <w:r w:rsidR="00DA2B5C">
          <w:rPr>
            <w:rFonts w:cs="Times New Roman"/>
            <w:szCs w:val="24"/>
            <w:lang w:val="en-US"/>
          </w:rPr>
          <w:t>evaluasi</w:t>
        </w:r>
        <w:proofErr w:type="spellEnd"/>
        <w:r w:rsidR="00DA2B5C">
          <w:rPr>
            <w:rFonts w:cs="Times New Roman"/>
            <w:szCs w:val="24"/>
            <w:lang w:val="en-US"/>
          </w:rPr>
          <w:t xml:space="preserve"> </w:t>
        </w:r>
        <w:proofErr w:type="spellStart"/>
        <w:r w:rsidR="00DA2B5C">
          <w:rPr>
            <w:rFonts w:cs="Times New Roman"/>
            <w:szCs w:val="24"/>
            <w:lang w:val="en-US"/>
          </w:rPr>
          <w:t>kepala</w:t>
        </w:r>
        <w:proofErr w:type="spellEnd"/>
        <w:r w:rsidR="00DA2B5C">
          <w:rPr>
            <w:rFonts w:cs="Times New Roman"/>
            <w:szCs w:val="24"/>
            <w:lang w:val="en-US"/>
          </w:rPr>
          <w:t xml:space="preserve"> </w:t>
        </w:r>
        <w:proofErr w:type="spellStart"/>
        <w:r w:rsidR="00DA2B5C">
          <w:rPr>
            <w:rFonts w:cs="Times New Roman"/>
            <w:szCs w:val="24"/>
            <w:lang w:val="en-US"/>
          </w:rPr>
          <w:t>desa</w:t>
        </w:r>
        <w:proofErr w:type="spellEnd"/>
        <w:r w:rsidR="00DA2B5C">
          <w:rPr>
            <w:rFonts w:cs="Times New Roman"/>
            <w:szCs w:val="24"/>
            <w:lang w:val="en-US"/>
          </w:rPr>
          <w:t xml:space="preserve">, </w:t>
        </w:r>
        <w:proofErr w:type="spellStart"/>
        <w:r w:rsidR="00DA2B5C">
          <w:rPr>
            <w:rFonts w:cs="Times New Roman"/>
            <w:szCs w:val="24"/>
            <w:lang w:val="en-US"/>
          </w:rPr>
          <w:t>namun</w:t>
        </w:r>
        <w:proofErr w:type="spellEnd"/>
        <w:r w:rsidR="00DA2B5C">
          <w:rPr>
            <w:rFonts w:cs="Times New Roman"/>
            <w:szCs w:val="24"/>
            <w:lang w:val="en-US"/>
          </w:rPr>
          <w:t xml:space="preserve"> </w:t>
        </w:r>
        <w:proofErr w:type="spellStart"/>
        <w:r w:rsidR="00DA2B5C">
          <w:rPr>
            <w:rFonts w:cs="Times New Roman"/>
            <w:szCs w:val="24"/>
            <w:lang w:val="en-US"/>
          </w:rPr>
          <w:t>dengan</w:t>
        </w:r>
        <w:proofErr w:type="spellEnd"/>
        <w:r w:rsidR="00DA2B5C">
          <w:rPr>
            <w:rFonts w:cs="Times New Roman"/>
            <w:szCs w:val="24"/>
            <w:lang w:val="en-US"/>
          </w:rPr>
          <w:t xml:space="preserve"> </w:t>
        </w:r>
        <w:proofErr w:type="spellStart"/>
        <w:r w:rsidR="00DA2B5C">
          <w:rPr>
            <w:rFonts w:cs="Times New Roman"/>
            <w:szCs w:val="24"/>
            <w:lang w:val="en-US"/>
          </w:rPr>
          <w:t>menggunakan</w:t>
        </w:r>
        <w:proofErr w:type="spellEnd"/>
        <w:r w:rsidR="00DA2B5C">
          <w:rPr>
            <w:rFonts w:cs="Times New Roman"/>
            <w:szCs w:val="24"/>
            <w:lang w:val="en-US"/>
          </w:rPr>
          <w:t xml:space="preserve"> </w:t>
        </w:r>
        <w:proofErr w:type="spellStart"/>
        <w:r w:rsidR="00DA2B5C">
          <w:rPr>
            <w:rFonts w:cs="Times New Roman"/>
            <w:szCs w:val="24"/>
            <w:lang w:val="en-US"/>
          </w:rPr>
          <w:t>cara</w:t>
        </w:r>
        <w:proofErr w:type="spellEnd"/>
        <w:r w:rsidR="00DA2B5C">
          <w:rPr>
            <w:rFonts w:cs="Times New Roman"/>
            <w:szCs w:val="24"/>
            <w:lang w:val="en-US"/>
          </w:rPr>
          <w:t xml:space="preserve"> </w:t>
        </w:r>
        <w:proofErr w:type="spellStart"/>
        <w:r w:rsidR="00DA2B5C">
          <w:rPr>
            <w:rFonts w:cs="Times New Roman"/>
            <w:szCs w:val="24"/>
            <w:lang w:val="en-US"/>
          </w:rPr>
          <w:t>konv</w:t>
        </w:r>
      </w:ins>
      <w:ins w:id="59" w:author="Guna Dermawan" w:date="2021-11-18T08:28:00Z">
        <w:r w:rsidR="00DA2B5C">
          <w:rPr>
            <w:rFonts w:cs="Times New Roman"/>
            <w:szCs w:val="24"/>
            <w:lang w:val="en-US"/>
          </w:rPr>
          <w:t>ensional</w:t>
        </w:r>
        <w:proofErr w:type="spellEnd"/>
        <w:r w:rsidR="00DA2B5C">
          <w:rPr>
            <w:rFonts w:cs="Times New Roman"/>
            <w:szCs w:val="24"/>
            <w:lang w:val="en-US"/>
          </w:rPr>
          <w:t xml:space="preserve">, </w:t>
        </w:r>
        <w:proofErr w:type="spellStart"/>
        <w:r w:rsidR="00DA2B5C">
          <w:rPr>
            <w:rFonts w:cs="Times New Roman"/>
            <w:szCs w:val="24"/>
            <w:lang w:val="en-US"/>
          </w:rPr>
          <w:t>akan</w:t>
        </w:r>
        <w:proofErr w:type="spellEnd"/>
        <w:r w:rsidR="00DA2B5C">
          <w:rPr>
            <w:rFonts w:cs="Times New Roman"/>
            <w:szCs w:val="24"/>
            <w:lang w:val="en-US"/>
          </w:rPr>
          <w:t xml:space="preserve"> </w:t>
        </w:r>
        <w:proofErr w:type="spellStart"/>
        <w:r w:rsidR="00DA2B5C">
          <w:rPr>
            <w:rFonts w:cs="Times New Roman"/>
            <w:szCs w:val="24"/>
            <w:lang w:val="en-US"/>
          </w:rPr>
          <w:t>didapatkan</w:t>
        </w:r>
        <w:proofErr w:type="spellEnd"/>
        <w:r w:rsidR="00DA2B5C">
          <w:rPr>
            <w:rFonts w:cs="Times New Roman"/>
            <w:szCs w:val="24"/>
            <w:lang w:val="en-US"/>
          </w:rPr>
          <w:t xml:space="preserve"> </w:t>
        </w:r>
        <w:proofErr w:type="spellStart"/>
        <w:r w:rsidR="00DA2B5C">
          <w:rPr>
            <w:rFonts w:cs="Times New Roman"/>
            <w:szCs w:val="24"/>
            <w:lang w:val="en-US"/>
          </w:rPr>
          <w:t>berbagai</w:t>
        </w:r>
        <w:proofErr w:type="spellEnd"/>
        <w:r w:rsidR="00DA2B5C">
          <w:rPr>
            <w:rFonts w:cs="Times New Roman"/>
            <w:szCs w:val="24"/>
            <w:lang w:val="en-US"/>
          </w:rPr>
          <w:t xml:space="preserve"> </w:t>
        </w:r>
        <w:proofErr w:type="spellStart"/>
        <w:r w:rsidR="00DA2B5C">
          <w:rPr>
            <w:rFonts w:cs="Times New Roman"/>
            <w:szCs w:val="24"/>
            <w:lang w:val="en-US"/>
          </w:rPr>
          <w:t>permasalahan</w:t>
        </w:r>
        <w:proofErr w:type="spellEnd"/>
        <w:r w:rsidR="00DA2B5C">
          <w:rPr>
            <w:rFonts w:cs="Times New Roman"/>
            <w:szCs w:val="24"/>
            <w:lang w:val="en-US"/>
          </w:rPr>
          <w:t xml:space="preserve">, salah </w:t>
        </w:r>
        <w:proofErr w:type="spellStart"/>
        <w:r w:rsidR="00DA2B5C">
          <w:rPr>
            <w:rFonts w:cs="Times New Roman"/>
            <w:szCs w:val="24"/>
            <w:lang w:val="en-US"/>
          </w:rPr>
          <w:t>satunya</w:t>
        </w:r>
        <w:proofErr w:type="spellEnd"/>
        <w:r w:rsidR="00DA2B5C">
          <w:rPr>
            <w:rFonts w:cs="Times New Roman"/>
            <w:szCs w:val="24"/>
            <w:lang w:val="en-US"/>
          </w:rPr>
          <w:t xml:space="preserve"> </w:t>
        </w:r>
        <w:proofErr w:type="spellStart"/>
        <w:r w:rsidR="00DA2B5C">
          <w:rPr>
            <w:rFonts w:cs="Times New Roman"/>
            <w:szCs w:val="24"/>
            <w:lang w:val="en-US"/>
          </w:rPr>
          <w:t>adalah</w:t>
        </w:r>
        <w:proofErr w:type="spellEnd"/>
        <w:r w:rsidR="00DA2B5C">
          <w:rPr>
            <w:rFonts w:cs="Times New Roman"/>
            <w:szCs w:val="24"/>
            <w:lang w:val="en-US"/>
          </w:rPr>
          <w:t xml:space="preserve"> </w:t>
        </w:r>
        <w:proofErr w:type="spellStart"/>
        <w:r w:rsidR="00DA2B5C">
          <w:rPr>
            <w:rFonts w:cs="Times New Roman"/>
            <w:szCs w:val="24"/>
            <w:lang w:val="en-US"/>
          </w:rPr>
          <w:t>tentang</w:t>
        </w:r>
        <w:proofErr w:type="spellEnd"/>
        <w:r w:rsidR="00DA2B5C">
          <w:rPr>
            <w:rFonts w:cs="Times New Roman"/>
            <w:szCs w:val="24"/>
            <w:lang w:val="en-US"/>
          </w:rPr>
          <w:t xml:space="preserve"> </w:t>
        </w:r>
        <w:proofErr w:type="spellStart"/>
        <w:r w:rsidR="00DA2B5C">
          <w:rPr>
            <w:rFonts w:cs="Times New Roman"/>
            <w:szCs w:val="24"/>
            <w:lang w:val="en-US"/>
          </w:rPr>
          <w:t>kedispilnan</w:t>
        </w:r>
        <w:proofErr w:type="spellEnd"/>
        <w:r w:rsidR="00DA2B5C">
          <w:rPr>
            <w:rFonts w:cs="Times New Roman"/>
            <w:szCs w:val="24"/>
            <w:lang w:val="en-US"/>
          </w:rPr>
          <w:t xml:space="preserve"> para </w:t>
        </w:r>
        <w:proofErr w:type="spellStart"/>
        <w:r w:rsidR="00DA2B5C">
          <w:rPr>
            <w:rFonts w:cs="Times New Roman"/>
            <w:szCs w:val="24"/>
            <w:lang w:val="en-US"/>
          </w:rPr>
          <w:t>pegawai</w:t>
        </w:r>
      </w:ins>
      <w:proofErr w:type="spellEnd"/>
      <w:ins w:id="60" w:author="Guna Dermawan" w:date="2021-11-18T08:38:00Z">
        <w:r w:rsidR="00BD20D1">
          <w:rPr>
            <w:rFonts w:cs="Times New Roman"/>
            <w:szCs w:val="24"/>
            <w:lang w:val="id-ID"/>
          </w:rPr>
          <w:t>,</w:t>
        </w:r>
        <w:r w:rsidR="00916B11">
          <w:rPr>
            <w:rFonts w:cs="Times New Roman"/>
            <w:szCs w:val="24"/>
            <w:lang w:val="id-ID"/>
          </w:rPr>
          <w:t xml:space="preserve"> </w:t>
        </w:r>
      </w:ins>
      <w:ins w:id="61" w:author="Guna Dermawan" w:date="2021-11-18T08:37:00Z">
        <w:r w:rsidR="00E60F8B">
          <w:rPr>
            <w:rFonts w:eastAsiaTheme="majorEastAsia"/>
            <w:lang w:val="en-US"/>
          </w:rPr>
          <w:t xml:space="preserve">oleh </w:t>
        </w:r>
        <w:proofErr w:type="spellStart"/>
        <w:r w:rsidR="00E60F8B">
          <w:rPr>
            <w:rFonts w:eastAsiaTheme="majorEastAsia"/>
            <w:lang w:val="en-US"/>
          </w:rPr>
          <w:t>sebab</w:t>
        </w:r>
        <w:proofErr w:type="spellEnd"/>
        <w:r w:rsidR="00E60F8B">
          <w:rPr>
            <w:rFonts w:eastAsiaTheme="majorEastAsia"/>
            <w:lang w:val="en-US"/>
          </w:rPr>
          <w:t xml:space="preserve"> </w:t>
        </w:r>
        <w:proofErr w:type="spellStart"/>
        <w:r w:rsidR="00E60F8B">
          <w:rPr>
            <w:rFonts w:eastAsiaTheme="majorEastAsia"/>
            <w:lang w:val="en-US"/>
          </w:rPr>
          <w:t>itu</w:t>
        </w:r>
        <w:proofErr w:type="spellEnd"/>
        <w:r w:rsidR="00E60F8B">
          <w:rPr>
            <w:rFonts w:eastAsiaTheme="majorEastAsia"/>
            <w:lang w:val="en-US"/>
          </w:rPr>
          <w:t xml:space="preserve"> </w:t>
        </w:r>
        <w:proofErr w:type="spellStart"/>
        <w:r w:rsidR="00E60F8B">
          <w:rPr>
            <w:rFonts w:eastAsiaTheme="majorEastAsia"/>
            <w:lang w:val="en-US"/>
          </w:rPr>
          <w:t>diperlukan</w:t>
        </w:r>
        <w:proofErr w:type="spellEnd"/>
        <w:r w:rsidR="00E60F8B">
          <w:rPr>
            <w:rFonts w:eastAsiaTheme="majorEastAsia"/>
            <w:lang w:val="en-US"/>
          </w:rPr>
          <w:t xml:space="preserve"> </w:t>
        </w:r>
        <w:proofErr w:type="spellStart"/>
        <w:r w:rsidR="00E60F8B">
          <w:rPr>
            <w:rFonts w:eastAsiaTheme="majorEastAsia"/>
            <w:lang w:val="en-US"/>
          </w:rPr>
          <w:t>sebuah</w:t>
        </w:r>
        <w:proofErr w:type="spellEnd"/>
        <w:r w:rsidR="00E60F8B">
          <w:rPr>
            <w:rFonts w:eastAsiaTheme="majorEastAsia"/>
            <w:lang w:val="en-US"/>
          </w:rPr>
          <w:t xml:space="preserve"> </w:t>
        </w:r>
        <w:proofErr w:type="spellStart"/>
        <w:r w:rsidR="00E60F8B">
          <w:rPr>
            <w:rFonts w:eastAsiaTheme="majorEastAsia"/>
            <w:lang w:val="en-US"/>
          </w:rPr>
          <w:t>sistem</w:t>
        </w:r>
        <w:proofErr w:type="spellEnd"/>
        <w:r w:rsidR="00E60F8B">
          <w:rPr>
            <w:rFonts w:eastAsiaTheme="majorEastAsia"/>
            <w:lang w:val="en-US"/>
          </w:rPr>
          <w:t xml:space="preserve"> </w:t>
        </w:r>
        <w:proofErr w:type="spellStart"/>
        <w:r w:rsidR="00E60F8B">
          <w:rPr>
            <w:rFonts w:eastAsiaTheme="majorEastAsia"/>
            <w:lang w:val="en-US"/>
          </w:rPr>
          <w:t>penanganan</w:t>
        </w:r>
        <w:proofErr w:type="spellEnd"/>
        <w:r w:rsidR="00E60F8B">
          <w:rPr>
            <w:rFonts w:eastAsiaTheme="majorEastAsia"/>
            <w:lang w:val="en-US"/>
          </w:rPr>
          <w:t xml:space="preserve"> yang </w:t>
        </w:r>
        <w:proofErr w:type="spellStart"/>
        <w:r w:rsidR="00E60F8B">
          <w:rPr>
            <w:rFonts w:eastAsiaTheme="majorEastAsia"/>
            <w:lang w:val="en-US"/>
          </w:rPr>
          <w:t>menyediakan</w:t>
        </w:r>
        <w:proofErr w:type="spellEnd"/>
        <w:r w:rsidR="00E60F8B">
          <w:rPr>
            <w:rFonts w:eastAsiaTheme="majorEastAsia"/>
            <w:lang w:val="en-US"/>
          </w:rPr>
          <w:t xml:space="preserve"> </w:t>
        </w:r>
        <w:proofErr w:type="spellStart"/>
        <w:r w:rsidR="00E60F8B">
          <w:rPr>
            <w:rFonts w:eastAsiaTheme="majorEastAsia"/>
            <w:lang w:val="en-US"/>
          </w:rPr>
          <w:t>kemudahan</w:t>
        </w:r>
        <w:proofErr w:type="spellEnd"/>
        <w:r w:rsidR="00E60F8B">
          <w:rPr>
            <w:rFonts w:eastAsiaTheme="majorEastAsia"/>
            <w:lang w:val="en-US"/>
          </w:rPr>
          <w:t xml:space="preserve"> dan </w:t>
        </w:r>
        <w:proofErr w:type="spellStart"/>
        <w:r w:rsidR="00E60F8B">
          <w:rPr>
            <w:rFonts w:eastAsiaTheme="majorEastAsia"/>
            <w:lang w:val="en-US"/>
          </w:rPr>
          <w:t>kenyamanan</w:t>
        </w:r>
        <w:proofErr w:type="spellEnd"/>
        <w:r w:rsidR="00E60F8B">
          <w:rPr>
            <w:rFonts w:eastAsiaTheme="majorEastAsia"/>
            <w:lang w:val="en-US"/>
          </w:rPr>
          <w:t xml:space="preserve"> </w:t>
        </w:r>
        <w:proofErr w:type="spellStart"/>
        <w:r w:rsidR="00E60F8B">
          <w:rPr>
            <w:rFonts w:eastAsiaTheme="majorEastAsia"/>
            <w:lang w:val="en-US"/>
          </w:rPr>
          <w:t>saat</w:t>
        </w:r>
        <w:proofErr w:type="spellEnd"/>
        <w:r w:rsidR="00E60F8B">
          <w:rPr>
            <w:rFonts w:eastAsiaTheme="majorEastAsia"/>
            <w:lang w:val="en-US"/>
          </w:rPr>
          <w:t xml:space="preserve"> </w:t>
        </w:r>
        <w:proofErr w:type="spellStart"/>
        <w:r w:rsidR="00E60F8B">
          <w:rPr>
            <w:rFonts w:eastAsiaTheme="majorEastAsia"/>
            <w:lang w:val="en-US"/>
          </w:rPr>
          <w:t>melakukan</w:t>
        </w:r>
        <w:proofErr w:type="spellEnd"/>
        <w:r w:rsidR="00E60F8B">
          <w:rPr>
            <w:rFonts w:eastAsiaTheme="majorEastAsia"/>
            <w:lang w:val="en-US"/>
          </w:rPr>
          <w:t xml:space="preserve"> </w:t>
        </w:r>
        <w:proofErr w:type="spellStart"/>
        <w:r w:rsidR="00E60F8B">
          <w:rPr>
            <w:rFonts w:eastAsiaTheme="majorEastAsia"/>
            <w:lang w:val="en-US"/>
          </w:rPr>
          <w:t>presensi</w:t>
        </w:r>
        <w:proofErr w:type="spellEnd"/>
        <w:r w:rsidR="00E60F8B">
          <w:rPr>
            <w:rFonts w:eastAsiaTheme="majorEastAsia"/>
            <w:lang w:val="en-US"/>
          </w:rPr>
          <w:t xml:space="preserve"> </w:t>
        </w:r>
        <w:proofErr w:type="spellStart"/>
        <w:r w:rsidR="00E60F8B">
          <w:rPr>
            <w:rFonts w:eastAsiaTheme="majorEastAsia"/>
            <w:lang w:val="en-US"/>
          </w:rPr>
          <w:t>yaitu</w:t>
        </w:r>
        <w:proofErr w:type="spellEnd"/>
        <w:r w:rsidR="00E60F8B">
          <w:rPr>
            <w:rFonts w:eastAsiaTheme="majorEastAsia"/>
            <w:lang w:val="en-US"/>
          </w:rPr>
          <w:t xml:space="preserve"> </w:t>
        </w:r>
        <w:proofErr w:type="spellStart"/>
        <w:r w:rsidR="00E60F8B">
          <w:rPr>
            <w:rFonts w:eastAsiaTheme="majorEastAsia"/>
            <w:lang w:val="en-US"/>
          </w:rPr>
          <w:t>dengan</w:t>
        </w:r>
        <w:proofErr w:type="spellEnd"/>
        <w:r w:rsidR="00E60F8B">
          <w:rPr>
            <w:rFonts w:eastAsiaTheme="majorEastAsia"/>
            <w:lang w:val="en-US"/>
          </w:rPr>
          <w:t xml:space="preserve"> </w:t>
        </w:r>
      </w:ins>
      <w:ins w:id="62" w:author="Guna Dermawan" w:date="2021-11-18T08:46:00Z">
        <w:r w:rsidR="00884C9F">
          <w:rPr>
            <w:rFonts w:eastAsiaTheme="majorEastAsia"/>
            <w:lang w:val="id-ID"/>
          </w:rPr>
          <w:t>membangun</w:t>
        </w:r>
      </w:ins>
      <w:ins w:id="63" w:author="Guna Dermawan" w:date="2021-11-18T08:37:00Z">
        <w:r w:rsidR="00E60F8B">
          <w:rPr>
            <w:rFonts w:eastAsiaTheme="majorEastAsia"/>
            <w:lang w:val="en-US"/>
          </w:rPr>
          <w:t xml:space="preserve"> </w:t>
        </w:r>
        <w:proofErr w:type="spellStart"/>
        <w:r w:rsidR="00E60F8B">
          <w:rPr>
            <w:rFonts w:eastAsiaTheme="majorEastAsia"/>
            <w:lang w:val="en-US"/>
          </w:rPr>
          <w:t>aplikasi</w:t>
        </w:r>
        <w:proofErr w:type="spellEnd"/>
        <w:r w:rsidR="00E60F8B">
          <w:rPr>
            <w:rFonts w:eastAsiaTheme="majorEastAsia"/>
            <w:lang w:val="en-US"/>
          </w:rPr>
          <w:t xml:space="preserve"> </w:t>
        </w:r>
        <w:proofErr w:type="spellStart"/>
        <w:r w:rsidR="00E60F8B">
          <w:rPr>
            <w:rFonts w:eastAsiaTheme="majorEastAsia"/>
            <w:lang w:val="en-US"/>
          </w:rPr>
          <w:t>presensi</w:t>
        </w:r>
        <w:proofErr w:type="spellEnd"/>
        <w:r w:rsidR="00E60F8B">
          <w:rPr>
            <w:rFonts w:eastAsiaTheme="majorEastAsia"/>
            <w:lang w:val="en-US"/>
          </w:rPr>
          <w:t xml:space="preserve"> </w:t>
        </w:r>
        <w:proofErr w:type="spellStart"/>
        <w:r w:rsidR="00E60F8B">
          <w:rPr>
            <w:rFonts w:eastAsiaTheme="majorEastAsia"/>
            <w:lang w:val="en-US"/>
          </w:rPr>
          <w:t>berbasis</w:t>
        </w:r>
        <w:proofErr w:type="spellEnd"/>
        <w:r w:rsidR="00E60F8B">
          <w:rPr>
            <w:rFonts w:eastAsiaTheme="majorEastAsia"/>
            <w:lang w:val="en-US"/>
          </w:rPr>
          <w:t xml:space="preserve"> android </w:t>
        </w:r>
        <w:proofErr w:type="spellStart"/>
        <w:r w:rsidR="00E60F8B">
          <w:rPr>
            <w:rFonts w:eastAsiaTheme="majorEastAsia"/>
            <w:lang w:val="en-US"/>
          </w:rPr>
          <w:t>dengan</w:t>
        </w:r>
        <w:proofErr w:type="spellEnd"/>
        <w:r w:rsidR="00E60F8B">
          <w:rPr>
            <w:rFonts w:eastAsiaTheme="majorEastAsia"/>
            <w:lang w:val="en-US"/>
          </w:rPr>
          <w:t xml:space="preserve"> </w:t>
        </w:r>
        <w:proofErr w:type="spellStart"/>
        <w:r w:rsidR="00E60F8B">
          <w:rPr>
            <w:rFonts w:eastAsiaTheme="majorEastAsia"/>
            <w:lang w:val="en-US"/>
          </w:rPr>
          <w:t>memanfaatkan</w:t>
        </w:r>
        <w:proofErr w:type="spellEnd"/>
        <w:r w:rsidR="00E60F8B">
          <w:rPr>
            <w:rFonts w:eastAsiaTheme="majorEastAsia"/>
            <w:lang w:val="en-US"/>
          </w:rPr>
          <w:t xml:space="preserve"> </w:t>
        </w:r>
        <w:r w:rsidR="00E60F8B" w:rsidRPr="0010558E">
          <w:rPr>
            <w:rFonts w:eastAsiaTheme="majorEastAsia"/>
            <w:i/>
            <w:iCs/>
            <w:lang w:val="en-US"/>
          </w:rPr>
          <w:t>GPS</w:t>
        </w:r>
        <w:r w:rsidR="00E60F8B">
          <w:rPr>
            <w:rFonts w:eastAsiaTheme="majorEastAsia"/>
            <w:lang w:val="en-US"/>
          </w:rPr>
          <w:t xml:space="preserve"> dan </w:t>
        </w:r>
        <w:r w:rsidR="00E60F8B">
          <w:rPr>
            <w:rFonts w:eastAsiaTheme="majorEastAsia"/>
            <w:i/>
            <w:iCs/>
            <w:lang w:val="en-US"/>
          </w:rPr>
          <w:t>geocoding</w:t>
        </w:r>
        <w:r w:rsidR="00E60F8B">
          <w:rPr>
            <w:rFonts w:eastAsiaTheme="majorEastAsia"/>
            <w:lang w:val="en-US"/>
          </w:rPr>
          <w:t xml:space="preserve"> </w:t>
        </w:r>
        <w:proofErr w:type="spellStart"/>
        <w:r w:rsidR="00E60F8B">
          <w:rPr>
            <w:rFonts w:eastAsiaTheme="majorEastAsia"/>
            <w:lang w:val="en-US"/>
          </w:rPr>
          <w:t>sebagai</w:t>
        </w:r>
        <w:proofErr w:type="spellEnd"/>
        <w:r w:rsidR="00E60F8B">
          <w:rPr>
            <w:rFonts w:eastAsiaTheme="majorEastAsia"/>
            <w:lang w:val="en-US"/>
          </w:rPr>
          <w:t xml:space="preserve"> </w:t>
        </w:r>
        <w:proofErr w:type="spellStart"/>
        <w:r w:rsidR="00E60F8B">
          <w:rPr>
            <w:rFonts w:eastAsiaTheme="majorEastAsia"/>
            <w:lang w:val="en-US"/>
          </w:rPr>
          <w:t>alat</w:t>
        </w:r>
        <w:proofErr w:type="spellEnd"/>
        <w:r w:rsidR="00E60F8B">
          <w:rPr>
            <w:rFonts w:eastAsiaTheme="majorEastAsia"/>
            <w:lang w:val="en-US"/>
          </w:rPr>
          <w:t xml:space="preserve"> </w:t>
        </w:r>
        <w:proofErr w:type="spellStart"/>
        <w:r w:rsidR="00E60F8B">
          <w:rPr>
            <w:rFonts w:eastAsiaTheme="majorEastAsia"/>
            <w:lang w:val="en-US"/>
          </w:rPr>
          <w:t>untuk</w:t>
        </w:r>
        <w:proofErr w:type="spellEnd"/>
        <w:r w:rsidR="00E60F8B">
          <w:rPr>
            <w:rFonts w:eastAsiaTheme="majorEastAsia"/>
            <w:lang w:val="en-US"/>
          </w:rPr>
          <w:t xml:space="preserve"> </w:t>
        </w:r>
        <w:proofErr w:type="spellStart"/>
        <w:r w:rsidR="00E60F8B">
          <w:rPr>
            <w:rFonts w:eastAsiaTheme="majorEastAsia"/>
            <w:lang w:val="en-US"/>
          </w:rPr>
          <w:t>membantu</w:t>
        </w:r>
        <w:proofErr w:type="spellEnd"/>
        <w:r w:rsidR="00E60F8B">
          <w:rPr>
            <w:rFonts w:eastAsiaTheme="majorEastAsia"/>
            <w:lang w:val="en-US"/>
          </w:rPr>
          <w:t xml:space="preserve"> </w:t>
        </w:r>
        <w:proofErr w:type="spellStart"/>
        <w:r w:rsidR="00E60F8B">
          <w:rPr>
            <w:rFonts w:eastAsiaTheme="majorEastAsia"/>
            <w:lang w:val="en-US"/>
          </w:rPr>
          <w:t>melakukan</w:t>
        </w:r>
        <w:proofErr w:type="spellEnd"/>
        <w:r w:rsidR="00E60F8B">
          <w:rPr>
            <w:rFonts w:eastAsiaTheme="majorEastAsia"/>
            <w:lang w:val="en-US"/>
          </w:rPr>
          <w:t xml:space="preserve"> </w:t>
        </w:r>
        <w:proofErr w:type="spellStart"/>
        <w:r w:rsidR="00E60F8B">
          <w:rPr>
            <w:rFonts w:eastAsiaTheme="majorEastAsia"/>
            <w:lang w:val="en-US"/>
          </w:rPr>
          <w:t>presensi</w:t>
        </w:r>
        <w:proofErr w:type="spellEnd"/>
        <w:r w:rsidR="00E60F8B">
          <w:rPr>
            <w:rFonts w:eastAsiaTheme="majorEastAsia"/>
            <w:lang w:val="en-US"/>
          </w:rPr>
          <w:t xml:space="preserve">. </w:t>
        </w:r>
        <w:r w:rsidR="00E60F8B" w:rsidRPr="0010558E">
          <w:rPr>
            <w:rFonts w:eastAsiaTheme="majorEastAsia"/>
            <w:i/>
            <w:iCs/>
            <w:lang w:val="en-US"/>
          </w:rPr>
          <w:t>GPS</w:t>
        </w:r>
        <w:r w:rsidR="00E60F8B">
          <w:rPr>
            <w:rFonts w:eastAsiaTheme="majorEastAsia"/>
            <w:i/>
            <w:iCs/>
            <w:lang w:val="en-US"/>
          </w:rPr>
          <w:t xml:space="preserve"> </w:t>
        </w:r>
        <w:proofErr w:type="spellStart"/>
        <w:r w:rsidR="00E60F8B">
          <w:rPr>
            <w:rFonts w:eastAsiaTheme="majorEastAsia"/>
            <w:lang w:val="en-US"/>
          </w:rPr>
          <w:t>adalah</w:t>
        </w:r>
        <w:proofErr w:type="spellEnd"/>
        <w:r w:rsidR="00E60F8B">
          <w:rPr>
            <w:rFonts w:eastAsiaTheme="majorEastAsia"/>
            <w:lang w:val="en-US"/>
          </w:rPr>
          <w:t xml:space="preserve"> </w:t>
        </w:r>
        <w:proofErr w:type="spellStart"/>
        <w:r w:rsidR="00E60F8B">
          <w:rPr>
            <w:rFonts w:eastAsiaTheme="majorEastAsia"/>
            <w:lang w:val="en-US"/>
          </w:rPr>
          <w:t>sistem</w:t>
        </w:r>
        <w:proofErr w:type="spellEnd"/>
        <w:r w:rsidR="00E60F8B">
          <w:rPr>
            <w:rFonts w:eastAsiaTheme="majorEastAsia"/>
            <w:lang w:val="en-US"/>
          </w:rPr>
          <w:t xml:space="preserve"> </w:t>
        </w:r>
        <w:proofErr w:type="spellStart"/>
        <w:r w:rsidR="00E60F8B">
          <w:rPr>
            <w:rFonts w:eastAsiaTheme="majorEastAsia"/>
            <w:lang w:val="en-US"/>
          </w:rPr>
          <w:t>navigasi</w:t>
        </w:r>
        <w:proofErr w:type="spellEnd"/>
        <w:r w:rsidR="00E60F8B">
          <w:rPr>
            <w:rFonts w:eastAsiaTheme="majorEastAsia"/>
            <w:lang w:val="en-US"/>
          </w:rPr>
          <w:t xml:space="preserve"> </w:t>
        </w:r>
        <w:proofErr w:type="spellStart"/>
        <w:r w:rsidR="00E60F8B">
          <w:rPr>
            <w:rFonts w:eastAsiaTheme="majorEastAsia"/>
            <w:lang w:val="en-US"/>
          </w:rPr>
          <w:t>berbasis</w:t>
        </w:r>
        <w:proofErr w:type="spellEnd"/>
        <w:r w:rsidR="00E60F8B">
          <w:rPr>
            <w:rFonts w:eastAsiaTheme="majorEastAsia"/>
            <w:lang w:val="en-US"/>
          </w:rPr>
          <w:t xml:space="preserve"> </w:t>
        </w:r>
        <w:proofErr w:type="spellStart"/>
        <w:r w:rsidR="00E60F8B">
          <w:rPr>
            <w:rFonts w:eastAsiaTheme="majorEastAsia"/>
            <w:lang w:val="en-US"/>
          </w:rPr>
          <w:t>satelit</w:t>
        </w:r>
        <w:proofErr w:type="spellEnd"/>
        <w:r w:rsidR="00E60F8B">
          <w:rPr>
            <w:rFonts w:eastAsiaTheme="majorEastAsia"/>
            <w:lang w:val="en-US"/>
          </w:rPr>
          <w:t xml:space="preserve"> </w:t>
        </w:r>
        <w:proofErr w:type="spellStart"/>
        <w:r w:rsidR="00E60F8B">
          <w:rPr>
            <w:rFonts w:eastAsiaTheme="majorEastAsia"/>
            <w:lang w:val="en-US"/>
          </w:rPr>
          <w:t>sedangkan</w:t>
        </w:r>
        <w:proofErr w:type="spellEnd"/>
        <w:r w:rsidR="00E60F8B">
          <w:rPr>
            <w:rFonts w:eastAsiaTheme="majorEastAsia"/>
            <w:lang w:val="en-US"/>
          </w:rPr>
          <w:t xml:space="preserve"> </w:t>
        </w:r>
        <w:proofErr w:type="spellStart"/>
        <w:r w:rsidR="00E60F8B">
          <w:rPr>
            <w:rFonts w:eastAsiaTheme="majorEastAsia"/>
            <w:i/>
            <w:iCs/>
            <w:lang w:val="en-US"/>
          </w:rPr>
          <w:t>geoceoding</w:t>
        </w:r>
        <w:proofErr w:type="spellEnd"/>
        <w:r w:rsidR="00E60F8B">
          <w:rPr>
            <w:rFonts w:eastAsiaTheme="majorEastAsia"/>
            <w:i/>
            <w:iCs/>
            <w:lang w:val="en-US"/>
          </w:rPr>
          <w:t xml:space="preserve"> </w:t>
        </w:r>
        <w:proofErr w:type="spellStart"/>
        <w:r w:rsidR="00E60F8B">
          <w:rPr>
            <w:rFonts w:eastAsiaTheme="majorEastAsia"/>
            <w:lang w:val="en-US"/>
          </w:rPr>
          <w:t>adalah</w:t>
        </w:r>
        <w:proofErr w:type="spellEnd"/>
        <w:r w:rsidR="00E60F8B">
          <w:rPr>
            <w:rFonts w:eastAsiaTheme="majorEastAsia"/>
            <w:lang w:val="en-US"/>
          </w:rPr>
          <w:t xml:space="preserve"> </w:t>
        </w:r>
        <w:proofErr w:type="spellStart"/>
        <w:r w:rsidR="00E60F8B">
          <w:rPr>
            <w:rFonts w:eastAsiaTheme="majorEastAsia"/>
            <w:lang w:val="en-US"/>
          </w:rPr>
          <w:t>mekanisme</w:t>
        </w:r>
        <w:proofErr w:type="spellEnd"/>
        <w:r w:rsidR="00E60F8B">
          <w:rPr>
            <w:rFonts w:eastAsiaTheme="majorEastAsia"/>
            <w:lang w:val="en-US"/>
          </w:rPr>
          <w:t xml:space="preserve"> </w:t>
        </w:r>
        <w:proofErr w:type="spellStart"/>
        <w:r w:rsidR="00E60F8B">
          <w:rPr>
            <w:rFonts w:eastAsiaTheme="majorEastAsia"/>
            <w:lang w:val="en-US"/>
          </w:rPr>
          <w:t>untuk</w:t>
        </w:r>
        <w:proofErr w:type="spellEnd"/>
        <w:r w:rsidR="00E60F8B">
          <w:rPr>
            <w:rFonts w:eastAsiaTheme="majorEastAsia"/>
            <w:lang w:val="en-US"/>
          </w:rPr>
          <w:t xml:space="preserve"> </w:t>
        </w:r>
        <w:proofErr w:type="spellStart"/>
        <w:r w:rsidR="00E60F8B">
          <w:rPr>
            <w:rFonts w:eastAsiaTheme="majorEastAsia"/>
            <w:lang w:val="en-US"/>
          </w:rPr>
          <w:t>melakukan</w:t>
        </w:r>
        <w:proofErr w:type="spellEnd"/>
        <w:r w:rsidR="00E60F8B">
          <w:rPr>
            <w:rFonts w:eastAsiaTheme="majorEastAsia"/>
            <w:lang w:val="en-US"/>
          </w:rPr>
          <w:t xml:space="preserve"> </w:t>
        </w:r>
        <w:proofErr w:type="spellStart"/>
        <w:r w:rsidR="00E60F8B">
          <w:rPr>
            <w:rFonts w:eastAsiaTheme="majorEastAsia"/>
            <w:lang w:val="en-US"/>
          </w:rPr>
          <w:t>translasi</w:t>
        </w:r>
        <w:proofErr w:type="spellEnd"/>
        <w:r w:rsidR="00E60F8B">
          <w:rPr>
            <w:rFonts w:eastAsiaTheme="majorEastAsia"/>
            <w:lang w:val="en-US"/>
          </w:rPr>
          <w:t xml:space="preserve"> </w:t>
        </w:r>
        <w:proofErr w:type="spellStart"/>
        <w:r w:rsidR="00E60F8B">
          <w:rPr>
            <w:rFonts w:eastAsiaTheme="majorEastAsia"/>
            <w:lang w:val="en-US"/>
          </w:rPr>
          <w:t>bahasa</w:t>
        </w:r>
        <w:proofErr w:type="spellEnd"/>
        <w:r w:rsidR="00E60F8B">
          <w:rPr>
            <w:rFonts w:eastAsiaTheme="majorEastAsia"/>
            <w:lang w:val="en-US"/>
          </w:rPr>
          <w:t xml:space="preserve"> </w:t>
        </w:r>
        <w:proofErr w:type="spellStart"/>
        <w:r w:rsidR="00E60F8B">
          <w:rPr>
            <w:rFonts w:eastAsiaTheme="majorEastAsia"/>
            <w:lang w:val="en-US"/>
          </w:rPr>
          <w:t>manusia</w:t>
        </w:r>
        <w:proofErr w:type="spellEnd"/>
        <w:r w:rsidR="00E60F8B">
          <w:rPr>
            <w:rFonts w:eastAsiaTheme="majorEastAsia"/>
            <w:lang w:val="en-US"/>
          </w:rPr>
          <w:t xml:space="preserve"> dan </w:t>
        </w:r>
        <w:proofErr w:type="spellStart"/>
        <w:r w:rsidR="00E60F8B">
          <w:rPr>
            <w:rFonts w:eastAsiaTheme="majorEastAsia"/>
            <w:lang w:val="en-US"/>
          </w:rPr>
          <w:t>akan</w:t>
        </w:r>
        <w:proofErr w:type="spellEnd"/>
        <w:r w:rsidR="00E60F8B">
          <w:rPr>
            <w:rFonts w:eastAsiaTheme="majorEastAsia"/>
            <w:lang w:val="en-US"/>
          </w:rPr>
          <w:t xml:space="preserve"> </w:t>
        </w:r>
        <w:proofErr w:type="spellStart"/>
        <w:r w:rsidR="00E60F8B">
          <w:rPr>
            <w:rFonts w:eastAsiaTheme="majorEastAsia"/>
            <w:lang w:val="en-US"/>
          </w:rPr>
          <w:t>diterjemahkan</w:t>
        </w:r>
        <w:proofErr w:type="spellEnd"/>
        <w:r w:rsidR="00E60F8B">
          <w:rPr>
            <w:rFonts w:eastAsiaTheme="majorEastAsia"/>
            <w:lang w:val="en-US"/>
          </w:rPr>
          <w:t xml:space="preserve"> </w:t>
        </w:r>
        <w:proofErr w:type="spellStart"/>
        <w:r w:rsidR="00E60F8B">
          <w:rPr>
            <w:rFonts w:eastAsiaTheme="majorEastAsia"/>
            <w:lang w:val="en-US"/>
          </w:rPr>
          <w:t>menjadi</w:t>
        </w:r>
        <w:proofErr w:type="spellEnd"/>
        <w:r w:rsidR="00E60F8B">
          <w:rPr>
            <w:rFonts w:eastAsiaTheme="majorEastAsia"/>
            <w:lang w:val="en-US"/>
          </w:rPr>
          <w:t xml:space="preserve"> </w:t>
        </w:r>
        <w:proofErr w:type="spellStart"/>
        <w:r w:rsidR="00E60F8B">
          <w:rPr>
            <w:rFonts w:eastAsiaTheme="majorEastAsia"/>
            <w:lang w:val="en-US"/>
          </w:rPr>
          <w:t>sebuah</w:t>
        </w:r>
        <w:proofErr w:type="spellEnd"/>
        <w:r w:rsidR="00E60F8B">
          <w:rPr>
            <w:rFonts w:eastAsiaTheme="majorEastAsia"/>
            <w:lang w:val="en-US"/>
          </w:rPr>
          <w:t xml:space="preserve"> </w:t>
        </w:r>
        <w:proofErr w:type="spellStart"/>
        <w:r w:rsidR="00E60F8B">
          <w:rPr>
            <w:rFonts w:eastAsiaTheme="majorEastAsia"/>
            <w:lang w:val="en-US"/>
          </w:rPr>
          <w:t>koordinat</w:t>
        </w:r>
        <w:proofErr w:type="spellEnd"/>
        <w:r w:rsidR="00E60F8B">
          <w:rPr>
            <w:rFonts w:eastAsiaTheme="majorEastAsia"/>
            <w:lang w:val="en-US"/>
          </w:rPr>
          <w:t xml:space="preserve"> </w:t>
        </w:r>
        <w:proofErr w:type="spellStart"/>
        <w:r w:rsidR="00E60F8B">
          <w:rPr>
            <w:rFonts w:eastAsiaTheme="majorEastAsia"/>
            <w:lang w:val="en-US"/>
          </w:rPr>
          <w:t>peta</w:t>
        </w:r>
        <w:proofErr w:type="spellEnd"/>
        <w:r w:rsidR="00E60F8B">
          <w:rPr>
            <w:rFonts w:eastAsiaTheme="majorEastAsia"/>
            <w:lang w:val="en-US"/>
          </w:rPr>
          <w:t xml:space="preserve"> </w:t>
        </w:r>
        <w:proofErr w:type="spellStart"/>
        <w:r w:rsidR="00E60F8B">
          <w:rPr>
            <w:rFonts w:eastAsiaTheme="majorEastAsia"/>
            <w:lang w:val="en-US"/>
          </w:rPr>
          <w:t>yaitu</w:t>
        </w:r>
        <w:proofErr w:type="spellEnd"/>
        <w:r w:rsidR="00E60F8B">
          <w:rPr>
            <w:rFonts w:eastAsiaTheme="majorEastAsia"/>
            <w:lang w:val="en-US"/>
          </w:rPr>
          <w:t xml:space="preserve"> </w:t>
        </w:r>
        <w:proofErr w:type="spellStart"/>
        <w:r w:rsidR="00E60F8B">
          <w:rPr>
            <w:rFonts w:eastAsiaTheme="majorEastAsia"/>
            <w:lang w:val="en-US"/>
          </w:rPr>
          <w:t>berupa</w:t>
        </w:r>
        <w:proofErr w:type="spellEnd"/>
        <w:r w:rsidR="00E60F8B">
          <w:rPr>
            <w:rFonts w:eastAsiaTheme="majorEastAsia"/>
            <w:lang w:val="en-US"/>
          </w:rPr>
          <w:t xml:space="preserve"> latitude dan longitude.</w:t>
        </w:r>
      </w:ins>
    </w:p>
    <w:p w14:paraId="6E751F84" w14:textId="656EF16B" w:rsidR="00CC29B4" w:rsidRDefault="001F4EC3" w:rsidP="001F4EC3">
      <w:pPr>
        <w:rPr>
          <w:ins w:id="64" w:author="Guna Dermawan" w:date="2021-11-18T09:54:00Z"/>
          <w:rFonts w:ascii="Times New Roman" w:hAnsi="Times New Roman" w:cs="Times New Roman"/>
          <w:b/>
          <w:bCs/>
          <w:lang w:val="id-ID"/>
        </w:rPr>
      </w:pPr>
      <w:ins w:id="65" w:author="Guna Dermawan" w:date="2021-11-18T08:43:00Z">
        <w:r w:rsidRPr="001F4EC3">
          <w:rPr>
            <w:rFonts w:ascii="Times New Roman" w:hAnsi="Times New Roman" w:cs="Times New Roman"/>
            <w:b/>
            <w:bCs/>
            <w:lang w:val="id-ID"/>
            <w:rPrChange w:id="66" w:author="Guna Dermawan" w:date="2021-11-18T08:43:00Z">
              <w:rPr>
                <w:b/>
                <w:bCs/>
                <w:lang w:val="id-ID"/>
              </w:rPr>
            </w:rPrChange>
          </w:rPr>
          <w:t>Research Questions:</w:t>
        </w:r>
      </w:ins>
    </w:p>
    <w:p w14:paraId="584B97D9" w14:textId="38032CD4" w:rsidR="00CF4039" w:rsidRDefault="00CC29B4" w:rsidP="00CF4039">
      <w:pPr>
        <w:pStyle w:val="Subtitle"/>
        <w:numPr>
          <w:ilvl w:val="0"/>
          <w:numId w:val="10"/>
        </w:numPr>
        <w:rPr>
          <w:ins w:id="67" w:author="Guna Dermawan" w:date="2021-11-18T09:57:00Z"/>
          <w:rFonts w:cs="Times New Roman"/>
          <w:lang w:val="id-ID"/>
        </w:rPr>
      </w:pPr>
      <w:ins w:id="68" w:author="Guna Dermawan" w:date="2021-11-18T09:57:00Z">
        <w:r w:rsidRPr="006C7B5A">
          <w:rPr>
            <w:rFonts w:cs="Times New Roman"/>
            <w:lang w:val="id-ID"/>
          </w:rPr>
          <w:t>Apa masalah yang terdapat pada presensi menggunakan metode konvensional?</w:t>
        </w:r>
      </w:ins>
    </w:p>
    <w:p w14:paraId="4876C11C" w14:textId="3BB68702" w:rsidR="00B20494" w:rsidRPr="009B79DD" w:rsidRDefault="00CF4039" w:rsidP="009B79DD">
      <w:pPr>
        <w:pStyle w:val="Subtitle"/>
        <w:numPr>
          <w:ilvl w:val="0"/>
          <w:numId w:val="10"/>
        </w:numPr>
        <w:rPr>
          <w:ins w:id="69" w:author="Guna Dermawan" w:date="2021-11-17T15:59:00Z"/>
          <w:lang w:val="id-ID"/>
          <w:rPrChange w:id="70" w:author="Guna Dermawan" w:date="2021-11-18T09:58:00Z">
            <w:rPr>
              <w:ins w:id="71" w:author="Guna Dermawan" w:date="2021-11-17T15:59:00Z"/>
              <w:lang w:val="en-US"/>
            </w:rPr>
          </w:rPrChange>
        </w:rPr>
        <w:pPrChange w:id="72" w:author="Guna Dermawan" w:date="2021-11-18T09:58:00Z">
          <w:pPr>
            <w:jc w:val="both"/>
          </w:pPr>
        </w:pPrChange>
      </w:pPr>
      <w:ins w:id="73" w:author="Guna Dermawan" w:date="2021-11-18T09:57:00Z">
        <w:r>
          <w:rPr>
            <w:lang w:val="id-ID"/>
          </w:rPr>
          <w:t>Bagaimana cara kerja aplikasi untuk</w:t>
        </w:r>
      </w:ins>
      <w:ins w:id="74" w:author="Guna Dermawan" w:date="2021-11-18T09:58:00Z">
        <w:r>
          <w:rPr>
            <w:lang w:val="id-ID"/>
          </w:rPr>
          <w:t xml:space="preserve"> melakukan monitoring presensi?</w:t>
        </w:r>
      </w:ins>
    </w:p>
    <w:p w14:paraId="69CC2DA5" w14:textId="4F880478" w:rsidR="004B303F" w:rsidRPr="00C16261" w:rsidRDefault="008A3265">
      <w:pPr>
        <w:rPr>
          <w:ins w:id="75" w:author="Guna Dermawan" w:date="2021-11-17T16:00:00Z"/>
          <w:rFonts w:ascii="Times New Roman" w:hAnsi="Times New Roman" w:cs="Times New Roman"/>
          <w:b/>
          <w:bCs/>
          <w:sz w:val="24"/>
          <w:szCs w:val="24"/>
          <w:lang w:val="en-US"/>
          <w:rPrChange w:id="76" w:author="Guna Dermawan" w:date="2021-11-17T20:15:00Z">
            <w:rPr>
              <w:ins w:id="77" w:author="Guna Dermawan" w:date="2021-11-17T16:00:00Z"/>
              <w:rFonts w:ascii="Times New Roman" w:hAnsi="Times New Roman" w:cs="Times New Roman"/>
              <w:sz w:val="24"/>
              <w:szCs w:val="24"/>
              <w:lang w:val="en-US"/>
            </w:rPr>
          </w:rPrChange>
        </w:rPr>
      </w:pPr>
      <w:ins w:id="78" w:author="Guna Dermawan" w:date="2021-11-17T16:57:00Z">
        <w:r w:rsidRPr="00C16261">
          <w:rPr>
            <w:rFonts w:ascii="Times New Roman" w:hAnsi="Times New Roman" w:cs="Times New Roman"/>
            <w:b/>
            <w:bCs/>
            <w:noProof/>
            <w:sz w:val="24"/>
            <w:szCs w:val="24"/>
            <w:lang w:val="en-US"/>
            <w:rPrChange w:id="79" w:author="Guna Dermawan" w:date="2021-11-17T20:15:00Z">
              <w:rPr>
                <w:rFonts w:ascii="Times New Roman" w:hAnsi="Times New Roman" w:cs="Times New Roman"/>
                <w:noProof/>
                <w:sz w:val="24"/>
                <w:szCs w:val="24"/>
                <w:lang w:val="en-US"/>
              </w:rPr>
            </w:rPrChange>
          </w:rPr>
          <w:drawing>
            <wp:anchor distT="0" distB="0" distL="114300" distR="114300" simplePos="0" relativeHeight="251658240" behindDoc="1" locked="0" layoutInCell="1" allowOverlap="1" wp14:anchorId="786CE4E9" wp14:editId="2AFB698C">
              <wp:simplePos x="0" y="0"/>
              <wp:positionH relativeFrom="column">
                <wp:posOffset>0</wp:posOffset>
              </wp:positionH>
              <wp:positionV relativeFrom="paragraph">
                <wp:posOffset>223157</wp:posOffset>
              </wp:positionV>
              <wp:extent cx="5780314" cy="3200400"/>
              <wp:effectExtent l="0" t="0" r="0" b="19050"/>
              <wp:wrapNone/>
              <wp:docPr id="3" name="Diagram 3"/>
              <wp:cNvGraphicFramePr/>
              <a:graphic xmlns:a="http://schemas.openxmlformats.org/drawingml/2006/main">
                <a:graphicData uri="http://schemas.openxmlformats.org/drawingml/2006/diagram">
                  <dgm:relIds xmlns:dgm="http://schemas.openxmlformats.org/drawingml/2006/diagram" xmlns:r="http://schemas.openxmlformats.org/officeDocument/2006/relationships" r:dm="rId6" r:lo="rId7" r:qs="rId8" r:cs="rId9"/>
                </a:graphicData>
              </a:graphic>
              <wp14:sizeRelH relativeFrom="margin">
                <wp14:pctWidth>0</wp14:pctWidth>
              </wp14:sizeRelH>
            </wp:anchor>
          </w:drawing>
        </w:r>
      </w:ins>
      <w:ins w:id="80" w:author="Guna Dermawan" w:date="2021-11-17T19:30:00Z">
        <w:r w:rsidR="00903C78" w:rsidRPr="00C16261">
          <w:rPr>
            <w:b/>
            <w:bCs/>
            <w:noProof/>
            <w:rPrChange w:id="81" w:author="Guna Dermawan" w:date="2021-11-17T20:15:00Z">
              <w:rPr>
                <w:noProof/>
              </w:rPr>
            </w:rPrChange>
          </w:rPr>
          <mc:AlternateContent>
            <mc:Choice Requires="wps">
              <w:drawing>
                <wp:anchor distT="0" distB="0" distL="114300" distR="114300" simplePos="0" relativeHeight="251660288" behindDoc="1" locked="0" layoutInCell="1" allowOverlap="1" wp14:anchorId="3938CEA1" wp14:editId="5599611B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3478530</wp:posOffset>
                  </wp:positionV>
                  <wp:extent cx="5486400" cy="635"/>
                  <wp:effectExtent l="0" t="0" r="0" b="0"/>
                  <wp:wrapNone/>
                  <wp:docPr id="1" name="Text Box 1"/>
                  <wp:cNvGraphicFramePr/>
                  <a:graphic xmlns:a="http://schemas.openxmlformats.org/drawingml/2006/main">
                    <a:graphicData uri="http://schemas.microsoft.com/office/word/2010/wordprocessingShape">
                      <wps:wsp>
                        <wps:cNvSpPr txBox="1"/>
                        <wps:spPr>
                          <a:xfrm>
                            <a:off x="0" y="0"/>
                            <a:ext cx="5486400" cy="63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4B54A833" w14:textId="3AD4BAA6" w:rsidR="00903C78" w:rsidRPr="0023333D" w:rsidRDefault="00903C78">
                              <w:pPr>
                                <w:pStyle w:val="Caption"/>
                                <w:jc w:val="center"/>
                                <w:rPr>
                                  <w:rFonts w:ascii="Times New Roman" w:hAnsi="Times New Roman" w:cs="Times New Roman"/>
                                  <w:noProof/>
                                  <w:sz w:val="24"/>
                                  <w:szCs w:val="24"/>
                                  <w:lang w:val="en-US"/>
                                </w:rPr>
                                <w:pPrChange w:id="82" w:author="Guna Dermawan" w:date="2021-11-17T19:30:00Z">
                                  <w:pPr/>
                                </w:pPrChange>
                              </w:pPr>
                              <w:proofErr w:type="spellStart"/>
                              <w:ins w:id="83" w:author="Guna Dermawan" w:date="2021-11-17T19:30:00Z">
                                <w:r>
                                  <w:t>gambar</w:t>
                                </w:r>
                                <w:proofErr w:type="spellEnd"/>
                                <w:r>
                                  <w:t xml:space="preserve"> </w:t>
                                </w:r>
                                <w:r>
                                  <w:fldChar w:fldCharType="begin"/>
                                </w:r>
                                <w:r>
                                  <w:instrText xml:space="preserve"> SEQ gambar \* ARABIC </w:instrText>
                                </w:r>
                              </w:ins>
                              <w:r>
                                <w:fldChar w:fldCharType="separate"/>
                              </w:r>
                              <w:r w:rsidR="007C43DE">
                                <w:rPr>
                                  <w:noProof/>
                                </w:rPr>
                                <w:t>1</w:t>
                              </w:r>
                              <w:ins w:id="84" w:author="Guna Dermawan" w:date="2021-11-17T19:30:00Z">
                                <w:r>
                                  <w:fldChar w:fldCharType="end"/>
                                </w:r>
                                <w:r>
                                  <w:t xml:space="preserve"> WBS project</w:t>
                                </w:r>
                              </w:ins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a:graphicData>
                  </a:graphic>
                </wp:anchor>
              </w:drawing>
            </mc:Choice>
            <mc:Fallback>
              <w:pict>
                <v:shapetype w14:anchorId="3938CEA1" id="_x0000_t202" coordsize="21600,21600" o:spt="202" path="m,l,21600r21600,l21600,xe">
                  <v:stroke joinstyle="miter"/>
                  <v:path gradientshapeok="t" o:connecttype="rect"/>
                </v:shapetype>
                <v:shape id="Text Box 1" o:spid="_x0000_s1026" type="#_x0000_t202" style="position:absolute;margin-left:0;margin-top:273.9pt;width:6in;height:.05pt;z-index:-25165619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" stroked="f">
                  <v:textbox style="mso-fit-shape-to-text:t" inset="0,0,0,0">
                    <w:txbxContent>
                      <w:p w14:paraId="4B54A833" w14:textId="3AD4BAA6" w:rsidR="00903C78" w:rsidRPr="0023333D" w:rsidRDefault="00903C78">
                        <w:pPr>
                          <w:pStyle w:val="Caption"/>
                          <w:jc w:val="center"/>
                          <w:rPr>
                            <w:rFonts w:ascii="Times New Roman" w:hAnsi="Times New Roman" w:cs="Times New Roman"/>
                            <w:noProof/>
                            <w:sz w:val="24"/>
                            <w:szCs w:val="24"/>
                            <w:lang w:val="en-US"/>
                          </w:rPr>
                          <w:pPrChange w:id="85" w:author="Guna Dermawan" w:date="2021-11-17T19:30:00Z">
                            <w:pPr/>
                          </w:pPrChange>
                        </w:pPr>
                        <w:proofErr w:type="spellStart"/>
                        <w:ins w:id="86" w:author="Guna Dermawan" w:date="2021-11-17T19:30:00Z">
                          <w:r>
                            <w:t>gambar</w:t>
                          </w:r>
                          <w:proofErr w:type="spellEnd"/>
                          <w:r>
                            <w:t xml:space="preserve"> </w:t>
                          </w:r>
                          <w:r>
                            <w:fldChar w:fldCharType="begin"/>
                          </w:r>
                          <w:r>
                            <w:instrText xml:space="preserve"> SEQ gambar \* ARABIC </w:instrText>
                          </w:r>
                        </w:ins>
                        <w:r>
                          <w:fldChar w:fldCharType="separate"/>
                        </w:r>
                        <w:r w:rsidR="007C43DE">
                          <w:rPr>
                            <w:noProof/>
                          </w:rPr>
                          <w:t>1</w:t>
                        </w:r>
                        <w:ins w:id="87" w:author="Guna Dermawan" w:date="2021-11-17T19:30:00Z">
                          <w:r>
                            <w:fldChar w:fldCharType="end"/>
                          </w:r>
                          <w:r>
                            <w:t xml:space="preserve"> WBS project</w:t>
                          </w:r>
                        </w:ins>
                      </w:p>
                    </w:txbxContent>
                  </v:textbox>
                </v:shape>
              </w:pict>
            </mc:Fallback>
          </mc:AlternateContent>
        </w:r>
      </w:ins>
      <w:ins w:id="88" w:author="Guna Dermawan" w:date="2021-11-17T15:59:00Z">
        <w:r w:rsidR="004B303F" w:rsidRPr="00C16261">
          <w:rPr>
            <w:rFonts w:ascii="Times New Roman" w:hAnsi="Times New Roman" w:cs="Times New Roman"/>
            <w:b/>
            <w:bCs/>
            <w:sz w:val="24"/>
            <w:szCs w:val="24"/>
            <w:lang w:val="en-US"/>
            <w:rPrChange w:id="89" w:author="Guna Dermawan" w:date="2021-11-17T20:15:00Z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t>Project Scope d</w:t>
        </w:r>
      </w:ins>
      <w:ins w:id="90" w:author="Guna Dermawan" w:date="2021-11-17T16:00:00Z">
        <w:r w:rsidR="004B303F" w:rsidRPr="00C16261">
          <w:rPr>
            <w:rFonts w:ascii="Times New Roman" w:hAnsi="Times New Roman" w:cs="Times New Roman"/>
            <w:b/>
            <w:bCs/>
            <w:sz w:val="24"/>
            <w:szCs w:val="24"/>
            <w:lang w:val="en-US"/>
            <w:rPrChange w:id="91" w:author="Guna Dermawan" w:date="2021-11-17T20:15:00Z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t>an Deliverables:</w:t>
        </w:r>
      </w:ins>
    </w:p>
    <w:p w14:paraId="342A67D7" w14:textId="78C2CB3C" w:rsidR="004B303F" w:rsidRDefault="004B303F" w:rsidP="004B303F">
      <w:pPr>
        <w:jc w:val="center"/>
        <w:rPr>
          <w:ins w:id="92" w:author="Guna Dermawan" w:date="2021-11-17T19:31:00Z"/>
          <w:rFonts w:ascii="Times New Roman" w:hAnsi="Times New Roman" w:cs="Times New Roman"/>
          <w:sz w:val="24"/>
          <w:szCs w:val="24"/>
          <w:lang w:val="en-US"/>
        </w:rPr>
      </w:pPr>
    </w:p>
    <w:p w14:paraId="63FBAF49" w14:textId="49807257" w:rsidR="00A7530A" w:rsidRPr="00B96589" w:rsidRDefault="00A7530A">
      <w:pPr>
        <w:rPr>
          <w:ins w:id="93" w:author="Guna Dermawan" w:date="2021-11-17T19:31:00Z"/>
          <w:rFonts w:ascii="Times New Roman" w:hAnsi="Times New Roman" w:cs="Times New Roman"/>
          <w:sz w:val="24"/>
          <w:szCs w:val="24"/>
          <w:lang w:val="en-US"/>
        </w:rPr>
        <w:pPrChange w:id="94" w:author="Guna Dermawan" w:date="2021-11-17T19:31:00Z">
          <w:pPr>
            <w:jc w:val="center"/>
          </w:pPr>
        </w:pPrChange>
      </w:pPr>
    </w:p>
    <w:p w14:paraId="5FAF3FE2" w14:textId="6132977E" w:rsidR="00A7530A" w:rsidRPr="004C6F49" w:rsidRDefault="00A7530A">
      <w:pPr>
        <w:rPr>
          <w:ins w:id="95" w:author="Guna Dermawan" w:date="2021-11-17T19:31:00Z"/>
          <w:rFonts w:ascii="Times New Roman" w:hAnsi="Times New Roman" w:cs="Times New Roman"/>
          <w:sz w:val="24"/>
          <w:szCs w:val="24"/>
          <w:lang w:val="en-US"/>
        </w:rPr>
        <w:pPrChange w:id="96" w:author="Guna Dermawan" w:date="2021-11-17T19:31:00Z">
          <w:pPr>
            <w:jc w:val="center"/>
          </w:pPr>
        </w:pPrChange>
      </w:pPr>
    </w:p>
    <w:p w14:paraId="6CEAA72B" w14:textId="011C1A21" w:rsidR="00A7530A" w:rsidRPr="004C6F49" w:rsidRDefault="00A7530A">
      <w:pPr>
        <w:rPr>
          <w:ins w:id="97" w:author="Guna Dermawan" w:date="2021-11-17T19:31:00Z"/>
          <w:rFonts w:ascii="Times New Roman" w:hAnsi="Times New Roman" w:cs="Times New Roman"/>
          <w:sz w:val="24"/>
          <w:szCs w:val="24"/>
          <w:lang w:val="en-US"/>
        </w:rPr>
        <w:pPrChange w:id="98" w:author="Guna Dermawan" w:date="2021-11-17T19:31:00Z">
          <w:pPr>
            <w:jc w:val="center"/>
          </w:pPr>
        </w:pPrChange>
      </w:pPr>
    </w:p>
    <w:p w14:paraId="2E23210E" w14:textId="14B7F15A" w:rsidR="00A7530A" w:rsidRPr="004C6F49" w:rsidRDefault="00A7530A">
      <w:pPr>
        <w:rPr>
          <w:ins w:id="99" w:author="Guna Dermawan" w:date="2021-11-17T19:31:00Z"/>
          <w:rFonts w:ascii="Times New Roman" w:hAnsi="Times New Roman" w:cs="Times New Roman"/>
          <w:sz w:val="24"/>
          <w:szCs w:val="24"/>
          <w:lang w:val="en-US"/>
        </w:rPr>
        <w:pPrChange w:id="100" w:author="Guna Dermawan" w:date="2021-11-17T19:31:00Z">
          <w:pPr>
            <w:jc w:val="center"/>
          </w:pPr>
        </w:pPrChange>
      </w:pPr>
    </w:p>
    <w:p w14:paraId="6FB2D1D0" w14:textId="3A27FF07" w:rsidR="00A7530A" w:rsidRPr="004C6F49" w:rsidRDefault="00A7530A">
      <w:pPr>
        <w:rPr>
          <w:ins w:id="101" w:author="Guna Dermawan" w:date="2021-11-17T19:31:00Z"/>
          <w:rFonts w:ascii="Times New Roman" w:hAnsi="Times New Roman" w:cs="Times New Roman"/>
          <w:sz w:val="24"/>
          <w:szCs w:val="24"/>
          <w:lang w:val="en-US"/>
        </w:rPr>
        <w:pPrChange w:id="102" w:author="Guna Dermawan" w:date="2021-11-17T19:31:00Z">
          <w:pPr>
            <w:jc w:val="center"/>
          </w:pPr>
        </w:pPrChange>
      </w:pPr>
    </w:p>
    <w:p w14:paraId="2B6F8556" w14:textId="6CEE0492" w:rsidR="00A7530A" w:rsidRPr="004C6F49" w:rsidRDefault="00816070">
      <w:pPr>
        <w:tabs>
          <w:tab w:val="left" w:pos="6176"/>
        </w:tabs>
        <w:rPr>
          <w:ins w:id="103" w:author="Guna Dermawan" w:date="2021-11-17T19:31:00Z"/>
          <w:rFonts w:ascii="Times New Roman" w:hAnsi="Times New Roman" w:cs="Times New Roman"/>
          <w:sz w:val="24"/>
          <w:szCs w:val="24"/>
          <w:lang w:val="en-US"/>
        </w:rPr>
        <w:pPrChange w:id="104" w:author="Guna Dermawan" w:date="2021-11-17T20:00:00Z">
          <w:pPr>
            <w:jc w:val="center"/>
          </w:pPr>
        </w:pPrChange>
      </w:pPr>
      <w:ins w:id="105" w:author="Guna Dermawan" w:date="2021-11-17T20:00:00Z">
        <w:r>
          <w:rPr>
            <w:rFonts w:ascii="Times New Roman" w:hAnsi="Times New Roman" w:cs="Times New Roman"/>
            <w:sz w:val="24"/>
            <w:szCs w:val="24"/>
            <w:lang w:val="en-US"/>
          </w:rPr>
          <w:tab/>
        </w:r>
      </w:ins>
    </w:p>
    <w:p w14:paraId="70186EB9" w14:textId="28C97FF2" w:rsidR="00A7530A" w:rsidRPr="00B96589" w:rsidRDefault="00A7530A">
      <w:pPr>
        <w:tabs>
          <w:tab w:val="left" w:pos="1672"/>
        </w:tabs>
        <w:rPr>
          <w:ins w:id="106" w:author="Guna Dermawan" w:date="2021-11-17T19:31:00Z"/>
          <w:rFonts w:ascii="Times New Roman" w:hAnsi="Times New Roman" w:cs="Times New Roman"/>
          <w:sz w:val="24"/>
          <w:szCs w:val="24"/>
          <w:lang w:val="en-US"/>
        </w:rPr>
        <w:pPrChange w:id="107" w:author="Guna Dermawan" w:date="2021-11-17T19:34:00Z">
          <w:pPr>
            <w:jc w:val="center"/>
          </w:pPr>
        </w:pPrChange>
      </w:pPr>
      <w:ins w:id="108" w:author="Guna Dermawan" w:date="2021-11-17T19:34:00Z">
        <w:r>
          <w:rPr>
            <w:rFonts w:ascii="Times New Roman" w:hAnsi="Times New Roman" w:cs="Times New Roman"/>
            <w:sz w:val="24"/>
            <w:szCs w:val="24"/>
            <w:lang w:val="en-US"/>
          </w:rPr>
          <w:tab/>
        </w:r>
      </w:ins>
    </w:p>
    <w:p w14:paraId="1DFF57BA" w14:textId="4BC7E858" w:rsidR="00A7530A" w:rsidRPr="00B96589" w:rsidRDefault="006271BE">
      <w:pPr>
        <w:tabs>
          <w:tab w:val="left" w:pos="1672"/>
        </w:tabs>
        <w:rPr>
          <w:ins w:id="109" w:author="Guna Dermawan" w:date="2021-11-17T19:31:00Z"/>
          <w:rFonts w:ascii="Times New Roman" w:hAnsi="Times New Roman" w:cs="Times New Roman"/>
          <w:sz w:val="24"/>
          <w:szCs w:val="24"/>
          <w:lang w:val="en-US"/>
        </w:rPr>
        <w:pPrChange w:id="110" w:author="Guna Dermawan" w:date="2021-11-17T19:35:00Z">
          <w:pPr>
            <w:jc w:val="center"/>
          </w:pPr>
        </w:pPrChange>
      </w:pPr>
      <w:ins w:id="111" w:author="Guna Dermawan" w:date="2021-11-17T19:35:00Z">
        <w:r>
          <w:rPr>
            <w:rFonts w:ascii="Times New Roman" w:hAnsi="Times New Roman" w:cs="Times New Roman"/>
            <w:sz w:val="24"/>
            <w:szCs w:val="24"/>
            <w:lang w:val="en-US"/>
          </w:rPr>
          <w:tab/>
        </w:r>
      </w:ins>
    </w:p>
    <w:p w14:paraId="7C762470" w14:textId="5B60C80F" w:rsidR="00A7530A" w:rsidRPr="00B96589" w:rsidRDefault="00A7530A">
      <w:pPr>
        <w:rPr>
          <w:ins w:id="112" w:author="Guna Dermawan" w:date="2021-11-17T19:31:00Z"/>
          <w:rFonts w:ascii="Times New Roman" w:hAnsi="Times New Roman" w:cs="Times New Roman"/>
          <w:sz w:val="24"/>
          <w:szCs w:val="24"/>
          <w:lang w:val="en-US"/>
        </w:rPr>
        <w:pPrChange w:id="113" w:author="Guna Dermawan" w:date="2021-11-17T19:31:00Z">
          <w:pPr>
            <w:jc w:val="center"/>
          </w:pPr>
        </w:pPrChange>
      </w:pPr>
    </w:p>
    <w:p w14:paraId="2AE7CC87" w14:textId="199E3229" w:rsidR="00A7530A" w:rsidRPr="004C6F49" w:rsidRDefault="00A7530A">
      <w:pPr>
        <w:rPr>
          <w:ins w:id="114" w:author="Guna Dermawan" w:date="2021-11-17T19:31:00Z"/>
          <w:rFonts w:ascii="Times New Roman" w:hAnsi="Times New Roman" w:cs="Times New Roman"/>
          <w:sz w:val="24"/>
          <w:szCs w:val="24"/>
          <w:lang w:val="en-US"/>
        </w:rPr>
        <w:pPrChange w:id="115" w:author="Guna Dermawan" w:date="2021-11-17T19:31:00Z">
          <w:pPr>
            <w:jc w:val="center"/>
          </w:pPr>
        </w:pPrChange>
      </w:pPr>
    </w:p>
    <w:p w14:paraId="6756B9D7" w14:textId="63ABACF8" w:rsidR="00A7530A" w:rsidRDefault="00A7530A" w:rsidP="00A7530A">
      <w:pPr>
        <w:tabs>
          <w:tab w:val="left" w:pos="1344"/>
        </w:tabs>
        <w:rPr>
          <w:ins w:id="116" w:author="Guna Dermawan" w:date="2021-11-17T20:05:00Z"/>
          <w:rFonts w:ascii="Times New Roman" w:hAnsi="Times New Roman" w:cs="Times New Roman"/>
          <w:sz w:val="24"/>
          <w:szCs w:val="24"/>
          <w:lang w:val="en-US"/>
        </w:rPr>
      </w:pPr>
    </w:p>
    <w:p w14:paraId="4C178B65" w14:textId="181A2901" w:rsidR="003D41A9" w:rsidRDefault="003D41A9" w:rsidP="00A7530A">
      <w:pPr>
        <w:tabs>
          <w:tab w:val="left" w:pos="1344"/>
        </w:tabs>
        <w:rPr>
          <w:ins w:id="117" w:author="Guna Dermawan" w:date="2021-11-17T20:06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18" w:author="Guna Dermawan" w:date="2021-11-17T20:06:00Z">
        <w:r>
          <w:rPr>
            <w:rFonts w:ascii="Times New Roman" w:hAnsi="Times New Roman" w:cs="Times New Roman"/>
            <w:sz w:val="24"/>
            <w:szCs w:val="24"/>
            <w:lang w:val="en-US"/>
          </w:rPr>
          <w:t>Dalam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proses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Planing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dan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nalisa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tuju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tau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deliverable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dalah</w:t>
        </w:r>
        <w:proofErr w:type="spellEnd"/>
      </w:ins>
    </w:p>
    <w:p w14:paraId="3EA3BD91" w14:textId="63EADB5F" w:rsidR="00BD2C2E" w:rsidRDefault="00BD2C2E" w:rsidP="00BD2C2E">
      <w:pPr>
        <w:pStyle w:val="ListParagraph"/>
        <w:numPr>
          <w:ilvl w:val="0"/>
          <w:numId w:val="2"/>
        </w:numPr>
        <w:tabs>
          <w:tab w:val="left" w:pos="1344"/>
        </w:tabs>
        <w:rPr>
          <w:ins w:id="119" w:author="Guna Dermawan" w:date="2021-11-17T20:07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20" w:author="Guna Dermawan" w:date="2021-11-17T20:06:00Z">
        <w:r>
          <w:rPr>
            <w:rFonts w:ascii="Times New Roman" w:hAnsi="Times New Roman" w:cs="Times New Roman"/>
            <w:sz w:val="24"/>
            <w:szCs w:val="24"/>
            <w:lang w:val="en-US"/>
          </w:rPr>
          <w:t>Men</w:t>
        </w:r>
      </w:ins>
      <w:ins w:id="121" w:author="Guna Dermawan" w:date="2021-11-17T20:07:00Z">
        <w:r>
          <w:rPr>
            <w:rFonts w:ascii="Times New Roman" w:hAnsi="Times New Roman" w:cs="Times New Roman"/>
            <w:sz w:val="24"/>
            <w:szCs w:val="24"/>
            <w:lang w:val="en-US"/>
          </w:rPr>
          <w:t>emu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masalah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yang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apat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iguna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untuk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pembuat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tau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implementas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idalam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plikasi</w:t>
        </w:r>
        <w:proofErr w:type="spellEnd"/>
      </w:ins>
    </w:p>
    <w:p w14:paraId="43EEA474" w14:textId="080A09D5" w:rsidR="006A2735" w:rsidRDefault="006A2735" w:rsidP="00BD2C2E">
      <w:pPr>
        <w:pStyle w:val="ListParagraph"/>
        <w:numPr>
          <w:ilvl w:val="0"/>
          <w:numId w:val="2"/>
        </w:numPr>
        <w:tabs>
          <w:tab w:val="left" w:pos="1344"/>
        </w:tabs>
        <w:rPr>
          <w:ins w:id="122" w:author="Guna Dermawan" w:date="2021-11-17T20:07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23" w:author="Guna Dermawan" w:date="2021-11-17T20:07:00Z">
        <w:r>
          <w:rPr>
            <w:rFonts w:ascii="Times New Roman" w:hAnsi="Times New Roman" w:cs="Times New Roman"/>
            <w:sz w:val="24"/>
            <w:szCs w:val="24"/>
            <w:lang w:val="en-US"/>
          </w:rPr>
          <w:t>Memaham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lur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kerja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plikas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tau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sistem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yang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di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buat</w:t>
        </w:r>
        <w:proofErr w:type="spellEnd"/>
      </w:ins>
    </w:p>
    <w:p w14:paraId="59CC273C" w14:textId="3E87813D" w:rsidR="00F83D47" w:rsidRDefault="00F83D47" w:rsidP="00BD2C2E">
      <w:pPr>
        <w:pStyle w:val="ListParagraph"/>
        <w:numPr>
          <w:ilvl w:val="0"/>
          <w:numId w:val="2"/>
        </w:numPr>
        <w:tabs>
          <w:tab w:val="left" w:pos="1344"/>
        </w:tabs>
        <w:rPr>
          <w:ins w:id="124" w:author="Guna Dermawan" w:date="2021-11-17T20:07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25" w:author="Guna Dermawan" w:date="2021-11-17T20:07:00Z">
        <w:r>
          <w:rPr>
            <w:rFonts w:ascii="Times New Roman" w:hAnsi="Times New Roman" w:cs="Times New Roman"/>
            <w:sz w:val="24"/>
            <w:szCs w:val="24"/>
            <w:lang w:val="en-US"/>
          </w:rPr>
          <w:t>Melaku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nalisa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hasil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yang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idapat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ar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ua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point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iatas</w:t>
        </w:r>
        <w:proofErr w:type="spellEnd"/>
      </w:ins>
    </w:p>
    <w:p w14:paraId="6BA5341E" w14:textId="26AA9553" w:rsidR="00A044C4" w:rsidRDefault="003E75A6" w:rsidP="00A044C4">
      <w:pPr>
        <w:pStyle w:val="ListParagraph"/>
        <w:numPr>
          <w:ilvl w:val="0"/>
          <w:numId w:val="2"/>
        </w:numPr>
        <w:tabs>
          <w:tab w:val="left" w:pos="1344"/>
        </w:tabs>
        <w:rPr>
          <w:ins w:id="126" w:author="Guna Dermawan" w:date="2021-11-17T20:08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27" w:author="Guna Dermawan" w:date="2021-11-17T20:08:00Z">
        <w:r>
          <w:rPr>
            <w:rFonts w:ascii="Times New Roman" w:hAnsi="Times New Roman" w:cs="Times New Roman"/>
            <w:sz w:val="24"/>
            <w:szCs w:val="24"/>
            <w:lang w:val="en-US"/>
          </w:rPr>
          <w:t>Mengumpul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referens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sebaga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sumber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baca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dan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informas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alam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pembuat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plikasi</w:t>
        </w:r>
        <w:proofErr w:type="spellEnd"/>
      </w:ins>
    </w:p>
    <w:p w14:paraId="792F4DC4" w14:textId="2630E24C" w:rsidR="00A044C4" w:rsidRDefault="00A044C4" w:rsidP="00A044C4">
      <w:pPr>
        <w:tabs>
          <w:tab w:val="left" w:pos="1344"/>
        </w:tabs>
        <w:rPr>
          <w:ins w:id="128" w:author="Guna Dermawan" w:date="2021-11-17T20:09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29" w:author="Guna Dermawan" w:date="2021-11-17T20:08:00Z">
        <w:r>
          <w:rPr>
            <w:rFonts w:ascii="Times New Roman" w:hAnsi="Times New Roman" w:cs="Times New Roman"/>
            <w:sz w:val="24"/>
            <w:szCs w:val="24"/>
            <w:lang w:val="en-US"/>
          </w:rPr>
          <w:t>Dalam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proses UI Desain,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eliverablenya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d</w:t>
        </w:r>
      </w:ins>
      <w:ins w:id="130" w:author="Guna Dermawan" w:date="2021-11-17T20:09:00Z">
        <w:r>
          <w:rPr>
            <w:rFonts w:ascii="Times New Roman" w:hAnsi="Times New Roman" w:cs="Times New Roman"/>
            <w:sz w:val="24"/>
            <w:szCs w:val="24"/>
            <w:lang w:val="en-US"/>
          </w:rPr>
          <w:t>alah</w:t>
        </w:r>
        <w:proofErr w:type="spellEnd"/>
      </w:ins>
    </w:p>
    <w:p w14:paraId="3C66350F" w14:textId="2F5B3E56" w:rsidR="00A044C4" w:rsidRDefault="00A044C4" w:rsidP="00A044C4">
      <w:pPr>
        <w:pStyle w:val="ListParagraph"/>
        <w:numPr>
          <w:ilvl w:val="0"/>
          <w:numId w:val="3"/>
        </w:numPr>
        <w:tabs>
          <w:tab w:val="left" w:pos="1344"/>
        </w:tabs>
        <w:rPr>
          <w:ins w:id="131" w:author="Guna Dermawan" w:date="2021-11-17T20:09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32" w:author="Guna Dermawan" w:date="2021-11-17T20:09:00Z">
        <w:r>
          <w:rPr>
            <w:rFonts w:ascii="Times New Roman" w:hAnsi="Times New Roman" w:cs="Times New Roman"/>
            <w:sz w:val="24"/>
            <w:szCs w:val="24"/>
            <w:lang w:val="en-US"/>
          </w:rPr>
          <w:t>Membuat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wireframe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plikasi</w:t>
        </w:r>
        <w:proofErr w:type="spellEnd"/>
      </w:ins>
    </w:p>
    <w:p w14:paraId="7294C6DB" w14:textId="4997B82A" w:rsidR="0097562E" w:rsidRDefault="00A044C4" w:rsidP="0097562E">
      <w:pPr>
        <w:pStyle w:val="ListParagraph"/>
        <w:numPr>
          <w:ilvl w:val="0"/>
          <w:numId w:val="3"/>
        </w:numPr>
        <w:tabs>
          <w:tab w:val="left" w:pos="1344"/>
        </w:tabs>
        <w:rPr>
          <w:ins w:id="133" w:author="Guna Dermawan" w:date="2021-11-17T20:09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34" w:author="Guna Dermawan" w:date="2021-11-17T20:09:00Z">
        <w:r>
          <w:rPr>
            <w:rFonts w:ascii="Times New Roman" w:hAnsi="Times New Roman" w:cs="Times New Roman"/>
            <w:sz w:val="24"/>
            <w:szCs w:val="24"/>
            <w:lang w:val="en-US"/>
          </w:rPr>
          <w:t>Melaku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pembuat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esai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plikas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di android studio</w:t>
        </w:r>
      </w:ins>
    </w:p>
    <w:p w14:paraId="5C80ED36" w14:textId="04BADBBD" w:rsidR="0097562E" w:rsidRDefault="0097562E" w:rsidP="0097562E">
      <w:pPr>
        <w:tabs>
          <w:tab w:val="left" w:pos="1344"/>
        </w:tabs>
        <w:rPr>
          <w:ins w:id="135" w:author="Guna Dermawan" w:date="2021-11-17T20:09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36" w:author="Guna Dermawan" w:date="2021-11-17T20:09:00Z">
        <w:r>
          <w:rPr>
            <w:rFonts w:ascii="Times New Roman" w:hAnsi="Times New Roman" w:cs="Times New Roman"/>
            <w:sz w:val="24"/>
            <w:szCs w:val="24"/>
            <w:lang w:val="en-US"/>
          </w:rPr>
          <w:t>Dalam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proses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penulis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kode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tau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coding,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eliverablenya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dalah</w:t>
        </w:r>
        <w:proofErr w:type="spellEnd"/>
      </w:ins>
    </w:p>
    <w:p w14:paraId="0F8C936A" w14:textId="222A7827" w:rsidR="0097562E" w:rsidRDefault="0097562E" w:rsidP="0097562E">
      <w:pPr>
        <w:pStyle w:val="ListParagraph"/>
        <w:numPr>
          <w:ilvl w:val="0"/>
          <w:numId w:val="4"/>
        </w:numPr>
        <w:tabs>
          <w:tab w:val="left" w:pos="1344"/>
        </w:tabs>
        <w:rPr>
          <w:ins w:id="137" w:author="Guna Dermawan" w:date="2021-11-17T20:10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38" w:author="Guna Dermawan" w:date="2021-11-17T20:10:00Z">
        <w:r>
          <w:rPr>
            <w:rFonts w:ascii="Times New Roman" w:hAnsi="Times New Roman" w:cs="Times New Roman"/>
            <w:sz w:val="24"/>
            <w:szCs w:val="24"/>
            <w:lang w:val="en-US"/>
          </w:rPr>
          <w:t>Aplikas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apat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terhubung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eng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database yang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igunakan</w:t>
        </w:r>
        <w:proofErr w:type="spellEnd"/>
      </w:ins>
    </w:p>
    <w:p w14:paraId="5250389F" w14:textId="5EBD1DBE" w:rsidR="0097562E" w:rsidRDefault="0097562E" w:rsidP="0097562E">
      <w:pPr>
        <w:pStyle w:val="ListParagraph"/>
        <w:numPr>
          <w:ilvl w:val="0"/>
          <w:numId w:val="4"/>
        </w:numPr>
        <w:tabs>
          <w:tab w:val="left" w:pos="1344"/>
        </w:tabs>
        <w:rPr>
          <w:ins w:id="139" w:author="Guna Dermawan" w:date="2021-11-17T20:10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40" w:author="Guna Dermawan" w:date="2021-11-17T20:10:00Z">
        <w:r>
          <w:rPr>
            <w:rFonts w:ascii="Times New Roman" w:hAnsi="Times New Roman" w:cs="Times New Roman"/>
            <w:sz w:val="24"/>
            <w:szCs w:val="24"/>
            <w:lang w:val="en-US"/>
          </w:rPr>
          <w:t>Aplikas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apat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melaku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fungs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login dan sign up user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eng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baik</w:t>
        </w:r>
        <w:proofErr w:type="spellEnd"/>
      </w:ins>
    </w:p>
    <w:p w14:paraId="182AFD35" w14:textId="6F072223" w:rsidR="0097562E" w:rsidRDefault="0097562E" w:rsidP="0097562E">
      <w:pPr>
        <w:pStyle w:val="ListParagraph"/>
        <w:numPr>
          <w:ilvl w:val="0"/>
          <w:numId w:val="4"/>
        </w:numPr>
        <w:tabs>
          <w:tab w:val="left" w:pos="1344"/>
        </w:tabs>
        <w:rPr>
          <w:ins w:id="141" w:author="Guna Dermawan" w:date="2021-11-17T20:11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42" w:author="Guna Dermawan" w:date="2021-11-17T20:10:00Z">
        <w:r>
          <w:rPr>
            <w:rFonts w:ascii="Times New Roman" w:hAnsi="Times New Roman" w:cs="Times New Roman"/>
            <w:sz w:val="24"/>
            <w:szCs w:val="24"/>
            <w:lang w:val="en-US"/>
          </w:rPr>
          <w:t>Aplikas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apat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m</w:t>
        </w:r>
      </w:ins>
      <w:ins w:id="143" w:author="Guna Dermawan" w:date="2021-11-17T20:11:00Z">
        <w:r>
          <w:rPr>
            <w:rFonts w:ascii="Times New Roman" w:hAnsi="Times New Roman" w:cs="Times New Roman"/>
            <w:sz w:val="24"/>
            <w:szCs w:val="24"/>
            <w:lang w:val="en-US"/>
          </w:rPr>
          <w:t>e</w:t>
        </w:r>
        <w:r w:rsidR="002F5B77">
          <w:rPr>
            <w:rFonts w:ascii="Times New Roman" w:hAnsi="Times New Roman" w:cs="Times New Roman"/>
            <w:sz w:val="24"/>
            <w:szCs w:val="24"/>
            <w:lang w:val="en-US"/>
          </w:rPr>
          <w:t>ngatur</w:t>
        </w:r>
        <w:proofErr w:type="spellEnd"/>
        <w:r w:rsidR="002F5B77"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 w:rsidR="002F5B77">
          <w:rPr>
            <w:rFonts w:ascii="Times New Roman" w:hAnsi="Times New Roman" w:cs="Times New Roman"/>
            <w:sz w:val="24"/>
            <w:szCs w:val="24"/>
            <w:lang w:val="en-US"/>
          </w:rPr>
          <w:t>tampilan</w:t>
        </w:r>
        <w:proofErr w:type="spellEnd"/>
        <w:r w:rsidR="002F5B77"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 w:rsidR="002F5B77">
          <w:rPr>
            <w:rFonts w:ascii="Times New Roman" w:hAnsi="Times New Roman" w:cs="Times New Roman"/>
            <w:sz w:val="24"/>
            <w:szCs w:val="24"/>
            <w:lang w:val="en-US"/>
          </w:rPr>
          <w:t>atau</w:t>
        </w:r>
        <w:proofErr w:type="spellEnd"/>
        <w:r w:rsidR="002F5B77"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 w:rsidR="002F5B77">
          <w:rPr>
            <w:rFonts w:ascii="Times New Roman" w:hAnsi="Times New Roman" w:cs="Times New Roman"/>
            <w:sz w:val="24"/>
            <w:szCs w:val="24"/>
            <w:lang w:val="en-US"/>
          </w:rPr>
          <w:t>informasi</w:t>
        </w:r>
        <w:proofErr w:type="spellEnd"/>
        <w:r w:rsidR="002F5B77">
          <w:rPr>
            <w:rFonts w:ascii="Times New Roman" w:hAnsi="Times New Roman" w:cs="Times New Roman"/>
            <w:sz w:val="24"/>
            <w:szCs w:val="24"/>
            <w:lang w:val="en-US"/>
          </w:rPr>
          <w:t xml:space="preserve"> yang </w:t>
        </w:r>
        <w:proofErr w:type="spellStart"/>
        <w:r w:rsidR="002F5B77">
          <w:rPr>
            <w:rFonts w:ascii="Times New Roman" w:hAnsi="Times New Roman" w:cs="Times New Roman"/>
            <w:sz w:val="24"/>
            <w:szCs w:val="24"/>
            <w:lang w:val="en-US"/>
          </w:rPr>
          <w:t>berkaitan</w:t>
        </w:r>
        <w:proofErr w:type="spellEnd"/>
        <w:r w:rsidR="002F5B77"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 w:rsidR="002F5B77">
          <w:rPr>
            <w:rFonts w:ascii="Times New Roman" w:hAnsi="Times New Roman" w:cs="Times New Roman"/>
            <w:sz w:val="24"/>
            <w:szCs w:val="24"/>
            <w:lang w:val="en-US"/>
          </w:rPr>
          <w:t>dengan</w:t>
        </w:r>
        <w:proofErr w:type="spellEnd"/>
        <w:r w:rsidR="002F5B77"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 w:rsidR="002F5B77">
          <w:rPr>
            <w:rFonts w:ascii="Times New Roman" w:hAnsi="Times New Roman" w:cs="Times New Roman"/>
            <w:sz w:val="24"/>
            <w:szCs w:val="24"/>
            <w:lang w:val="en-US"/>
          </w:rPr>
          <w:t>kebutuhan</w:t>
        </w:r>
        <w:proofErr w:type="spellEnd"/>
        <w:r w:rsidR="002F5B77">
          <w:rPr>
            <w:rFonts w:ascii="Times New Roman" w:hAnsi="Times New Roman" w:cs="Times New Roman"/>
            <w:sz w:val="24"/>
            <w:szCs w:val="24"/>
            <w:lang w:val="en-US"/>
          </w:rPr>
          <w:t xml:space="preserve"> user</w:t>
        </w:r>
      </w:ins>
    </w:p>
    <w:p w14:paraId="65F8D92C" w14:textId="4BDBD9B9" w:rsidR="00FD3809" w:rsidRDefault="005C084F" w:rsidP="00FD3809">
      <w:pPr>
        <w:pStyle w:val="ListParagraph"/>
        <w:numPr>
          <w:ilvl w:val="0"/>
          <w:numId w:val="4"/>
        </w:numPr>
        <w:tabs>
          <w:tab w:val="left" w:pos="1344"/>
        </w:tabs>
        <w:rPr>
          <w:ins w:id="144" w:author="Guna Dermawan" w:date="2021-11-17T20:12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45" w:author="Guna Dermawan" w:date="2021-11-17T20:11:00Z">
        <w:r>
          <w:rPr>
            <w:rFonts w:ascii="Times New Roman" w:hAnsi="Times New Roman" w:cs="Times New Roman"/>
            <w:sz w:val="24"/>
            <w:szCs w:val="24"/>
            <w:lang w:val="en-US"/>
          </w:rPr>
          <w:t>Aplikas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bisa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melaku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presens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sesua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ketentu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yang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telah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itetapkan</w:t>
        </w:r>
      </w:ins>
      <w:proofErr w:type="spellEnd"/>
    </w:p>
    <w:p w14:paraId="4C3C680C" w14:textId="00911469" w:rsidR="00FD3809" w:rsidRDefault="00FD3809" w:rsidP="00FD3809">
      <w:pPr>
        <w:tabs>
          <w:tab w:val="left" w:pos="1344"/>
        </w:tabs>
        <w:rPr>
          <w:ins w:id="146" w:author="Guna Dermawan" w:date="2021-11-17T20:12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47" w:author="Guna Dermawan" w:date="2021-11-17T20:12:00Z">
        <w:r>
          <w:rPr>
            <w:rFonts w:ascii="Times New Roman" w:hAnsi="Times New Roman" w:cs="Times New Roman"/>
            <w:sz w:val="24"/>
            <w:szCs w:val="24"/>
            <w:lang w:val="en-US"/>
          </w:rPr>
          <w:t>Dalam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proses testing,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eliverablenya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dalah</w:t>
        </w:r>
        <w:proofErr w:type="spellEnd"/>
      </w:ins>
    </w:p>
    <w:p w14:paraId="58C8A455" w14:textId="60B4D357" w:rsidR="00FD3809" w:rsidRDefault="00FD3809" w:rsidP="00FD3809">
      <w:pPr>
        <w:pStyle w:val="ListParagraph"/>
        <w:numPr>
          <w:ilvl w:val="0"/>
          <w:numId w:val="5"/>
        </w:numPr>
        <w:tabs>
          <w:tab w:val="left" w:pos="1344"/>
        </w:tabs>
        <w:rPr>
          <w:ins w:id="148" w:author="Guna Dermawan" w:date="2021-11-17T20:12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49" w:author="Guna Dermawan" w:date="2021-11-17T20:12:00Z">
        <w:r>
          <w:rPr>
            <w:rFonts w:ascii="Times New Roman" w:hAnsi="Times New Roman" w:cs="Times New Roman"/>
            <w:sz w:val="24"/>
            <w:szCs w:val="24"/>
            <w:lang w:val="en-US"/>
          </w:rPr>
          <w:t>Aplikas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apat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ilaku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proses debugging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tau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menemu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celah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pada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kode</w:t>
        </w:r>
        <w:proofErr w:type="spellEnd"/>
      </w:ins>
    </w:p>
    <w:p w14:paraId="0ED603F5" w14:textId="4B4E273D" w:rsidR="00B06B9A" w:rsidRDefault="00FD3809" w:rsidP="00B06B9A">
      <w:pPr>
        <w:pStyle w:val="ListParagraph"/>
        <w:numPr>
          <w:ilvl w:val="0"/>
          <w:numId w:val="5"/>
        </w:numPr>
        <w:tabs>
          <w:tab w:val="left" w:pos="1344"/>
        </w:tabs>
        <w:rPr>
          <w:ins w:id="150" w:author="Guna Dermawan" w:date="2021-11-17T20:13:00Z"/>
          <w:rFonts w:ascii="Times New Roman" w:hAnsi="Times New Roman" w:cs="Times New Roman"/>
          <w:sz w:val="24"/>
          <w:szCs w:val="24"/>
          <w:lang w:val="en-US"/>
        </w:rPr>
      </w:pPr>
      <w:ins w:id="151" w:author="Guna Dermawan" w:date="2021-11-17T20:12:00Z">
        <w:r>
          <w:rPr>
            <w:rFonts w:ascii="Times New Roman" w:hAnsi="Times New Roman" w:cs="Times New Roman"/>
            <w:sz w:val="24"/>
            <w:szCs w:val="24"/>
            <w:lang w:val="en-US"/>
          </w:rPr>
          <w:t>Se</w:t>
        </w:r>
      </w:ins>
      <w:ins w:id="152" w:author="Guna Dermawan" w:date="2021-11-17T20:13:00Z"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telah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menemu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celah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,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maka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ilaku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perbai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tau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implementas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ar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celah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yang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idapatkan</w:t>
        </w:r>
        <w:proofErr w:type="spellEnd"/>
      </w:ins>
    </w:p>
    <w:p w14:paraId="10443B49" w14:textId="51B59162" w:rsidR="00B06B9A" w:rsidRDefault="00B06B9A" w:rsidP="00B06B9A">
      <w:pPr>
        <w:tabs>
          <w:tab w:val="left" w:pos="1344"/>
        </w:tabs>
        <w:rPr>
          <w:ins w:id="153" w:author="Guna Dermawan" w:date="2021-11-17T20:13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54" w:author="Guna Dermawan" w:date="2021-11-17T20:13:00Z">
        <w:r>
          <w:rPr>
            <w:rFonts w:ascii="Times New Roman" w:hAnsi="Times New Roman" w:cs="Times New Roman"/>
            <w:sz w:val="24"/>
            <w:szCs w:val="24"/>
            <w:lang w:val="en-US"/>
          </w:rPr>
          <w:t>Dalam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proses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pemelihar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,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eliverablenya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adalah</w:t>
        </w:r>
        <w:proofErr w:type="spellEnd"/>
      </w:ins>
    </w:p>
    <w:p w14:paraId="3D97328B" w14:textId="03F19228" w:rsidR="00B06B9A" w:rsidRDefault="00B06B9A" w:rsidP="00B06B9A">
      <w:pPr>
        <w:pStyle w:val="ListParagraph"/>
        <w:numPr>
          <w:ilvl w:val="0"/>
          <w:numId w:val="6"/>
        </w:numPr>
        <w:tabs>
          <w:tab w:val="left" w:pos="1344"/>
        </w:tabs>
        <w:rPr>
          <w:ins w:id="155" w:author="Guna Dermawan" w:date="2021-11-17T20:14:00Z"/>
          <w:rFonts w:ascii="Times New Roman" w:hAnsi="Times New Roman" w:cs="Times New Roman"/>
          <w:sz w:val="24"/>
          <w:szCs w:val="24"/>
          <w:lang w:val="en-US"/>
        </w:rPr>
      </w:pPr>
      <w:proofErr w:type="spellStart"/>
      <w:ins w:id="156" w:author="Guna Dermawan" w:date="2021-11-17T20:13:00Z">
        <w:r>
          <w:rPr>
            <w:rFonts w:ascii="Times New Roman" w:hAnsi="Times New Roman" w:cs="Times New Roman"/>
            <w:sz w:val="24"/>
            <w:szCs w:val="24"/>
            <w:lang w:val="en-US"/>
          </w:rPr>
          <w:t>Aplikas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apat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berjal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</w:ins>
      <w:proofErr w:type="spellStart"/>
      <w:ins w:id="157" w:author="Guna Dermawan" w:date="2021-11-17T20:14:00Z">
        <w:r>
          <w:rPr>
            <w:rFonts w:ascii="Times New Roman" w:hAnsi="Times New Roman" w:cs="Times New Roman"/>
            <w:sz w:val="24"/>
            <w:szCs w:val="24"/>
            <w:lang w:val="en-US"/>
          </w:rPr>
          <w:t>deng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baik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sesua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yang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iharap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</w:ins>
    </w:p>
    <w:p w14:paraId="5C312029" w14:textId="3C79526F" w:rsidR="003D41A9" w:rsidRPr="00272F14" w:rsidRDefault="00B06B9A">
      <w:pPr>
        <w:pStyle w:val="ListParagraph"/>
        <w:numPr>
          <w:ilvl w:val="0"/>
          <w:numId w:val="6"/>
        </w:numPr>
        <w:tabs>
          <w:tab w:val="left" w:pos="1344"/>
        </w:tabs>
        <w:rPr>
          <w:ins w:id="158" w:author="Guna Dermawan" w:date="2021-11-17T20:05:00Z"/>
          <w:rFonts w:ascii="Times New Roman" w:hAnsi="Times New Roman" w:cs="Times New Roman"/>
          <w:sz w:val="24"/>
          <w:szCs w:val="24"/>
          <w:lang w:val="en-US"/>
          <w:rPrChange w:id="159" w:author="Guna Dermawan" w:date="2021-11-17T20:14:00Z">
            <w:rPr>
              <w:ins w:id="160" w:author="Guna Dermawan" w:date="2021-11-17T20:05:00Z"/>
              <w:lang w:val="en-US"/>
            </w:rPr>
          </w:rPrChange>
        </w:rPr>
        <w:pPrChange w:id="161" w:author="Guna Dermawan" w:date="2021-11-17T19:31:00Z">
          <w:pPr>
            <w:tabs>
              <w:tab w:val="left" w:pos="1344"/>
            </w:tabs>
          </w:pPr>
        </w:pPrChange>
      </w:pPr>
      <w:proofErr w:type="spellStart"/>
      <w:ins w:id="162" w:author="Guna Dermawan" w:date="2021-11-17T20:14:00Z">
        <w:r>
          <w:rPr>
            <w:rFonts w:ascii="Times New Roman" w:hAnsi="Times New Roman" w:cs="Times New Roman"/>
            <w:sz w:val="24"/>
            <w:szCs w:val="24"/>
            <w:lang w:val="en-US"/>
          </w:rPr>
          <w:t>Aplikasi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apat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  <w:lang w:val="en-US"/>
          </w:rPr>
          <w:t>digunakan</w:t>
        </w:r>
        <w:proofErr w:type="spellEnd"/>
        <w:r>
          <w:rPr>
            <w:rFonts w:ascii="Times New Roman" w:hAnsi="Times New Roman" w:cs="Times New Roman"/>
            <w:sz w:val="24"/>
            <w:szCs w:val="24"/>
            <w:lang w:val="en-US"/>
          </w:rPr>
          <w:t xml:space="preserve"> oleh user</w:t>
        </w:r>
      </w:ins>
    </w:p>
    <w:p w14:paraId="66C72865" w14:textId="0BCB5898" w:rsidR="00C82D96" w:rsidRPr="00C82D96" w:rsidRDefault="00A7530A" w:rsidP="00C82D96">
      <w:pPr>
        <w:tabs>
          <w:tab w:val="left" w:pos="1344"/>
        </w:tabs>
        <w:rPr>
          <w:ins w:id="163" w:author="Guna Dermawan" w:date="2021-11-18T09:53:00Z"/>
          <w:rFonts w:ascii="Times New Roman" w:hAnsi="Times New Roman" w:cs="Times New Roman"/>
          <w:b/>
          <w:bCs/>
          <w:sz w:val="24"/>
          <w:szCs w:val="24"/>
          <w:lang w:val="en-US"/>
          <w:rPrChange w:id="164" w:author="Guna Dermawan" w:date="2021-11-18T09:53:00Z">
            <w:rPr>
              <w:ins w:id="165" w:author="Guna Dermawan" w:date="2021-11-18T09:53:00Z"/>
            </w:rPr>
          </w:rPrChange>
        </w:rPr>
        <w:pPrChange w:id="166" w:author="Guna Dermawan" w:date="2021-11-18T09:53:00Z">
          <w:pPr/>
        </w:pPrChange>
      </w:pPr>
      <w:ins w:id="167" w:author="Guna Dermawan" w:date="2021-11-17T19:32:00Z">
        <w:r w:rsidRPr="00C16261">
          <w:rPr>
            <w:rFonts w:ascii="Times New Roman" w:hAnsi="Times New Roman" w:cs="Times New Roman"/>
            <w:b/>
            <w:bCs/>
            <w:sz w:val="24"/>
            <w:szCs w:val="24"/>
            <w:lang w:val="en-US"/>
            <w:rPrChange w:id="168" w:author="Guna Dermawan" w:date="2021-11-17T20:15:00Z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t>Projec</w:t>
        </w:r>
      </w:ins>
      <w:ins w:id="169" w:author="Guna Dermawan" w:date="2021-11-17T19:33:00Z">
        <w:r w:rsidRPr="00C16261">
          <w:rPr>
            <w:rFonts w:ascii="Times New Roman" w:hAnsi="Times New Roman" w:cs="Times New Roman"/>
            <w:b/>
            <w:bCs/>
            <w:sz w:val="24"/>
            <w:szCs w:val="24"/>
            <w:lang w:val="en-US"/>
            <w:rPrChange w:id="170" w:author="Guna Dermawan" w:date="2021-11-17T20:15:00Z">
              <w:rPr>
                <w:rFonts w:ascii="Times New Roman" w:hAnsi="Times New Roman" w:cs="Times New Roman"/>
                <w:sz w:val="24"/>
                <w:szCs w:val="24"/>
                <w:lang w:val="en-US"/>
              </w:rPr>
            </w:rPrChange>
          </w:rPr>
          <w:t>t schedule:</w:t>
        </w:r>
      </w:ins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03"/>
        <w:gridCol w:w="1803"/>
        <w:gridCol w:w="1803"/>
        <w:gridCol w:w="1803"/>
        <w:gridCol w:w="1804"/>
      </w:tblGrid>
      <w:tr w:rsidR="009027CA" w14:paraId="720130C5" w14:textId="77777777" w:rsidTr="00B838A6">
        <w:trPr>
          <w:trHeight w:val="481"/>
          <w:ins w:id="171" w:author="Guna Dermawan" w:date="2021-11-17T19:36:00Z"/>
        </w:trPr>
        <w:tc>
          <w:tcPr>
            <w:tcW w:w="1803" w:type="dxa"/>
            <w:vAlign w:val="center"/>
          </w:tcPr>
          <w:p w14:paraId="2B82DD4B" w14:textId="39803DD7" w:rsidR="007C43DE" w:rsidRPr="00B838A6" w:rsidRDefault="00B838A6">
            <w:pPr>
              <w:tabs>
                <w:tab w:val="left" w:pos="1344"/>
              </w:tabs>
              <w:jc w:val="center"/>
              <w:rPr>
                <w:ins w:id="172" w:author="Guna Dermawan" w:date="2021-11-17T19:36:00Z"/>
                <w:rFonts w:ascii="Times New Roman" w:hAnsi="Times New Roman" w:cs="Times New Roman"/>
                <w:b/>
                <w:bCs/>
                <w:sz w:val="20"/>
                <w:szCs w:val="20"/>
                <w:lang w:val="en-US"/>
                <w:rPrChange w:id="173" w:author="Guna Dermawan" w:date="2021-11-17T19:41:00Z">
                  <w:rPr>
                    <w:ins w:id="174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  <w:pPrChange w:id="175" w:author="Guna Dermawan" w:date="2021-11-17T19:40:00Z">
                <w:pPr>
                  <w:tabs>
                    <w:tab w:val="left" w:pos="1344"/>
                  </w:tabs>
                </w:pPr>
              </w:pPrChange>
            </w:pPr>
            <w:ins w:id="176" w:author="Guna Dermawan" w:date="2021-11-17T19:36:00Z">
              <w:r w:rsidRPr="00B838A6">
                <w:rPr>
                  <w:rFonts w:ascii="Times New Roman" w:hAnsi="Times New Roman" w:cs="Times New Roman"/>
                  <w:b/>
                  <w:bCs/>
                  <w:sz w:val="20"/>
                  <w:szCs w:val="20"/>
                  <w:lang w:val="en-US"/>
                  <w:rPrChange w:id="177" w:author="Guna Dermawan" w:date="2021-11-17T19:41:00Z">
                    <w:rPr>
                      <w:rFonts w:ascii="Times New Roman" w:hAnsi="Times New Roman" w:cs="Times New Roman"/>
                      <w:b/>
                      <w:bCs/>
                      <w:sz w:val="24"/>
                      <w:szCs w:val="24"/>
                      <w:lang w:val="en-US"/>
                    </w:rPr>
                  </w:rPrChange>
                </w:rPr>
                <w:t>WBS</w:t>
              </w:r>
            </w:ins>
          </w:p>
        </w:tc>
        <w:tc>
          <w:tcPr>
            <w:tcW w:w="1803" w:type="dxa"/>
            <w:vAlign w:val="center"/>
          </w:tcPr>
          <w:p w14:paraId="56704F9A" w14:textId="032D3CEA" w:rsidR="007C43DE" w:rsidRPr="00B838A6" w:rsidRDefault="00B838A6">
            <w:pPr>
              <w:tabs>
                <w:tab w:val="left" w:pos="1344"/>
              </w:tabs>
              <w:jc w:val="center"/>
              <w:rPr>
                <w:ins w:id="178" w:author="Guna Dermawan" w:date="2021-11-17T19:36:00Z"/>
                <w:rFonts w:ascii="Times New Roman" w:hAnsi="Times New Roman" w:cs="Times New Roman"/>
                <w:b/>
                <w:bCs/>
                <w:sz w:val="20"/>
                <w:szCs w:val="20"/>
                <w:lang w:val="en-US"/>
                <w:rPrChange w:id="179" w:author="Guna Dermawan" w:date="2021-11-17T19:41:00Z">
                  <w:rPr>
                    <w:ins w:id="180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  <w:pPrChange w:id="181" w:author="Guna Dermawan" w:date="2021-11-17T19:40:00Z">
                <w:pPr>
                  <w:tabs>
                    <w:tab w:val="left" w:pos="1344"/>
                  </w:tabs>
                </w:pPr>
              </w:pPrChange>
            </w:pPr>
            <w:ins w:id="182" w:author="Guna Dermawan" w:date="2021-11-17T19:36:00Z">
              <w:r w:rsidRPr="00B838A6">
                <w:rPr>
                  <w:rFonts w:ascii="Times New Roman" w:hAnsi="Times New Roman" w:cs="Times New Roman"/>
                  <w:b/>
                  <w:bCs/>
                  <w:sz w:val="20"/>
                  <w:szCs w:val="20"/>
                  <w:lang w:val="en-US"/>
                  <w:rPrChange w:id="183" w:author="Guna Dermawan" w:date="2021-11-17T19:41:00Z">
                    <w:rPr>
                      <w:rFonts w:ascii="Times New Roman" w:hAnsi="Times New Roman" w:cs="Times New Roman"/>
                      <w:b/>
                      <w:bCs/>
                      <w:sz w:val="24"/>
                      <w:szCs w:val="24"/>
                      <w:lang w:val="en-US"/>
                    </w:rPr>
                  </w:rPrChange>
                </w:rPr>
                <w:t>TUGAS P</w:t>
              </w:r>
            </w:ins>
            <w:ins w:id="184" w:author="Guna Dermawan" w:date="2021-11-17T19:37:00Z">
              <w:r w:rsidRPr="00B838A6">
                <w:rPr>
                  <w:rFonts w:ascii="Times New Roman" w:hAnsi="Times New Roman" w:cs="Times New Roman"/>
                  <w:b/>
                  <w:bCs/>
                  <w:sz w:val="20"/>
                  <w:szCs w:val="20"/>
                  <w:lang w:val="en-US"/>
                  <w:rPrChange w:id="185" w:author="Guna Dermawan" w:date="2021-11-17T19:41:00Z">
                    <w:rPr>
                      <w:rFonts w:ascii="Times New Roman" w:hAnsi="Times New Roman" w:cs="Times New Roman"/>
                      <w:b/>
                      <w:bCs/>
                      <w:sz w:val="24"/>
                      <w:szCs w:val="24"/>
                      <w:lang w:val="en-US"/>
                    </w:rPr>
                  </w:rPrChange>
                </w:rPr>
                <w:t>ROYEK</w:t>
              </w:r>
            </w:ins>
          </w:p>
        </w:tc>
        <w:tc>
          <w:tcPr>
            <w:tcW w:w="1803" w:type="dxa"/>
            <w:vAlign w:val="center"/>
          </w:tcPr>
          <w:p w14:paraId="2DAA9A1E" w14:textId="37C6D4BA" w:rsidR="007C43DE" w:rsidRPr="00B838A6" w:rsidRDefault="00B838A6">
            <w:pPr>
              <w:tabs>
                <w:tab w:val="left" w:pos="1344"/>
              </w:tabs>
              <w:jc w:val="center"/>
              <w:rPr>
                <w:ins w:id="186" w:author="Guna Dermawan" w:date="2021-11-17T19:36:00Z"/>
                <w:rFonts w:ascii="Times New Roman" w:hAnsi="Times New Roman" w:cs="Times New Roman"/>
                <w:b/>
                <w:bCs/>
                <w:sz w:val="20"/>
                <w:szCs w:val="20"/>
                <w:lang w:val="en-US"/>
                <w:rPrChange w:id="187" w:author="Guna Dermawan" w:date="2021-11-17T19:41:00Z">
                  <w:rPr>
                    <w:ins w:id="188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  <w:pPrChange w:id="189" w:author="Guna Dermawan" w:date="2021-11-17T19:40:00Z">
                <w:pPr>
                  <w:tabs>
                    <w:tab w:val="left" w:pos="1344"/>
                  </w:tabs>
                </w:pPr>
              </w:pPrChange>
            </w:pPr>
            <w:ins w:id="190" w:author="Guna Dermawan" w:date="2021-11-17T19:37:00Z">
              <w:r w:rsidRPr="00B838A6">
                <w:rPr>
                  <w:rFonts w:ascii="Times New Roman" w:hAnsi="Times New Roman" w:cs="Times New Roman"/>
                  <w:b/>
                  <w:bCs/>
                  <w:sz w:val="20"/>
                  <w:szCs w:val="20"/>
                  <w:lang w:val="en-US"/>
                  <w:rPrChange w:id="191" w:author="Guna Dermawan" w:date="2021-11-17T19:41:00Z">
                    <w:rPr>
                      <w:rFonts w:ascii="Times New Roman" w:hAnsi="Times New Roman" w:cs="Times New Roman"/>
                      <w:b/>
                      <w:bCs/>
                      <w:sz w:val="24"/>
                      <w:szCs w:val="24"/>
                      <w:lang w:val="en-US"/>
                    </w:rPr>
                  </w:rPrChange>
                </w:rPr>
                <w:t>DURASI</w:t>
              </w:r>
            </w:ins>
          </w:p>
        </w:tc>
        <w:tc>
          <w:tcPr>
            <w:tcW w:w="1803" w:type="dxa"/>
            <w:vAlign w:val="center"/>
          </w:tcPr>
          <w:p w14:paraId="04E73C35" w14:textId="432F9726" w:rsidR="007C43DE" w:rsidRPr="00B838A6" w:rsidRDefault="00B838A6">
            <w:pPr>
              <w:tabs>
                <w:tab w:val="left" w:pos="1344"/>
              </w:tabs>
              <w:jc w:val="center"/>
              <w:rPr>
                <w:ins w:id="192" w:author="Guna Dermawan" w:date="2021-11-17T19:36:00Z"/>
                <w:rFonts w:ascii="Times New Roman" w:hAnsi="Times New Roman" w:cs="Times New Roman"/>
                <w:b/>
                <w:bCs/>
                <w:sz w:val="20"/>
                <w:szCs w:val="20"/>
                <w:lang w:val="en-US"/>
                <w:rPrChange w:id="193" w:author="Guna Dermawan" w:date="2021-11-17T19:41:00Z">
                  <w:rPr>
                    <w:ins w:id="194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  <w:pPrChange w:id="195" w:author="Guna Dermawan" w:date="2021-11-17T19:40:00Z">
                <w:pPr>
                  <w:tabs>
                    <w:tab w:val="left" w:pos="1344"/>
                  </w:tabs>
                </w:pPr>
              </w:pPrChange>
            </w:pPr>
            <w:ins w:id="196" w:author="Guna Dermawan" w:date="2021-11-17T19:37:00Z">
              <w:r w:rsidRPr="00B838A6">
                <w:rPr>
                  <w:rFonts w:ascii="Times New Roman" w:hAnsi="Times New Roman" w:cs="Times New Roman"/>
                  <w:b/>
                  <w:bCs/>
                  <w:sz w:val="20"/>
                  <w:szCs w:val="20"/>
                  <w:lang w:val="en-US"/>
                  <w:rPrChange w:id="197" w:author="Guna Dermawan" w:date="2021-11-17T19:41:00Z">
                    <w:rPr>
                      <w:rFonts w:ascii="Times New Roman" w:hAnsi="Times New Roman" w:cs="Times New Roman"/>
                      <w:b/>
                      <w:bCs/>
                      <w:sz w:val="24"/>
                      <w:szCs w:val="24"/>
                      <w:lang w:val="en-US"/>
                    </w:rPr>
                  </w:rPrChange>
                </w:rPr>
                <w:t>TANGGAL MULAI</w:t>
              </w:r>
            </w:ins>
          </w:p>
        </w:tc>
        <w:tc>
          <w:tcPr>
            <w:tcW w:w="1804" w:type="dxa"/>
            <w:vAlign w:val="center"/>
          </w:tcPr>
          <w:p w14:paraId="35FD5F6C" w14:textId="3C76A3F6" w:rsidR="007C43DE" w:rsidRPr="00B838A6" w:rsidRDefault="00B838A6">
            <w:pPr>
              <w:tabs>
                <w:tab w:val="left" w:pos="1344"/>
              </w:tabs>
              <w:jc w:val="center"/>
              <w:rPr>
                <w:ins w:id="198" w:author="Guna Dermawan" w:date="2021-11-17T19:36:00Z"/>
                <w:rFonts w:ascii="Times New Roman" w:hAnsi="Times New Roman" w:cs="Times New Roman"/>
                <w:b/>
                <w:bCs/>
                <w:sz w:val="20"/>
                <w:szCs w:val="20"/>
                <w:lang w:val="en-US"/>
                <w:rPrChange w:id="199" w:author="Guna Dermawan" w:date="2021-11-17T19:41:00Z">
                  <w:rPr>
                    <w:ins w:id="200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  <w:pPrChange w:id="201" w:author="Guna Dermawan" w:date="2021-11-17T19:40:00Z">
                <w:pPr>
                  <w:tabs>
                    <w:tab w:val="left" w:pos="1344"/>
                  </w:tabs>
                </w:pPr>
              </w:pPrChange>
            </w:pPr>
            <w:ins w:id="202" w:author="Guna Dermawan" w:date="2021-11-17T19:37:00Z">
              <w:r w:rsidRPr="00B838A6">
                <w:rPr>
                  <w:rFonts w:ascii="Times New Roman" w:hAnsi="Times New Roman" w:cs="Times New Roman"/>
                  <w:b/>
                  <w:bCs/>
                  <w:sz w:val="20"/>
                  <w:szCs w:val="20"/>
                  <w:lang w:val="en-US"/>
                  <w:rPrChange w:id="203" w:author="Guna Dermawan" w:date="2021-11-17T19:41:00Z">
                    <w:rPr>
                      <w:rFonts w:ascii="Times New Roman" w:hAnsi="Times New Roman" w:cs="Times New Roman"/>
                      <w:b/>
                      <w:bCs/>
                      <w:sz w:val="24"/>
                      <w:szCs w:val="24"/>
                      <w:lang w:val="en-US"/>
                    </w:rPr>
                  </w:rPrChange>
                </w:rPr>
                <w:t>TANGGAL SELESAI</w:t>
              </w:r>
            </w:ins>
          </w:p>
        </w:tc>
      </w:tr>
      <w:tr w:rsidR="009027CA" w14:paraId="12DF1883" w14:textId="77777777" w:rsidTr="007C43DE">
        <w:trPr>
          <w:ins w:id="204" w:author="Guna Dermawan" w:date="2021-11-17T19:36:00Z"/>
        </w:trPr>
        <w:tc>
          <w:tcPr>
            <w:tcW w:w="1803" w:type="dxa"/>
          </w:tcPr>
          <w:p w14:paraId="170791F5" w14:textId="57776EC3" w:rsidR="007C43DE" w:rsidRPr="00AC7B96" w:rsidRDefault="007C43DE" w:rsidP="00A7530A">
            <w:pPr>
              <w:tabs>
                <w:tab w:val="left" w:pos="1344"/>
              </w:tabs>
              <w:rPr>
                <w:ins w:id="205" w:author="Guna Dermawan" w:date="2021-11-17T19:36:00Z"/>
                <w:rFonts w:ascii="Times New Roman" w:hAnsi="Times New Roman" w:cs="Times New Roman"/>
                <w:b/>
                <w:bCs/>
                <w:sz w:val="20"/>
                <w:szCs w:val="20"/>
                <w:lang w:val="en-US"/>
                <w:rPrChange w:id="206" w:author="Guna Dermawan" w:date="2021-11-17T19:41:00Z">
                  <w:rPr>
                    <w:ins w:id="207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208" w:author="Guna Dermawan" w:date="2021-11-17T19:37:00Z">
              <w:r w:rsidRPr="00AC7B96">
                <w:rPr>
                  <w:rFonts w:ascii="Times New Roman" w:hAnsi="Times New Roman" w:cs="Times New Roman"/>
                  <w:b/>
                  <w:bCs/>
                  <w:sz w:val="20"/>
                  <w:szCs w:val="20"/>
                  <w:lang w:val="en-US"/>
                  <w:rPrChange w:id="209" w:author="Guna Dermawan" w:date="2021-11-17T19:41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1</w:t>
              </w:r>
            </w:ins>
            <w:ins w:id="210" w:author="Guna Dermawan" w:date="2021-11-17T19:38:00Z">
              <w:r w:rsidRPr="00AC7B96">
                <w:rPr>
                  <w:rFonts w:ascii="Times New Roman" w:hAnsi="Times New Roman" w:cs="Times New Roman"/>
                  <w:b/>
                  <w:bCs/>
                  <w:sz w:val="20"/>
                  <w:szCs w:val="20"/>
                  <w:lang w:val="en-US"/>
                  <w:rPrChange w:id="211" w:author="Guna Dermawan" w:date="2021-11-17T19:41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.0</w:t>
              </w:r>
            </w:ins>
          </w:p>
        </w:tc>
        <w:tc>
          <w:tcPr>
            <w:tcW w:w="1803" w:type="dxa"/>
          </w:tcPr>
          <w:p w14:paraId="1877286B" w14:textId="7EF4FC5C" w:rsidR="007C43DE" w:rsidRPr="00AC7B96" w:rsidRDefault="007C43DE" w:rsidP="00A7530A">
            <w:pPr>
              <w:tabs>
                <w:tab w:val="left" w:pos="1344"/>
              </w:tabs>
              <w:rPr>
                <w:ins w:id="212" w:author="Guna Dermawan" w:date="2021-11-17T19:36:00Z"/>
                <w:rFonts w:ascii="Times New Roman" w:hAnsi="Times New Roman" w:cs="Times New Roman"/>
                <w:b/>
                <w:bCs/>
                <w:sz w:val="20"/>
                <w:szCs w:val="20"/>
                <w:lang w:val="en-US"/>
                <w:rPrChange w:id="213" w:author="Guna Dermawan" w:date="2021-11-17T19:41:00Z">
                  <w:rPr>
                    <w:ins w:id="214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215" w:author="Guna Dermawan" w:date="2021-11-17T19:38:00Z">
              <w:r w:rsidRPr="00AC7B96">
                <w:rPr>
                  <w:rFonts w:ascii="Times New Roman" w:hAnsi="Times New Roman" w:cs="Times New Roman"/>
                  <w:b/>
                  <w:bCs/>
                  <w:sz w:val="20"/>
                  <w:szCs w:val="20"/>
                  <w:lang w:val="en-US"/>
                  <w:rPrChange w:id="216" w:author="Guna Dermawan" w:date="2021-11-17T19:41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Planning dan Analisa </w:t>
              </w:r>
              <w:proofErr w:type="spellStart"/>
              <w:r w:rsidRPr="00AC7B96">
                <w:rPr>
                  <w:rFonts w:ascii="Times New Roman" w:hAnsi="Times New Roman" w:cs="Times New Roman"/>
                  <w:b/>
                  <w:bCs/>
                  <w:sz w:val="20"/>
                  <w:szCs w:val="20"/>
                  <w:lang w:val="en-US"/>
                  <w:rPrChange w:id="217" w:author="Guna Dermawan" w:date="2021-11-17T19:41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proyek</w:t>
              </w:r>
            </w:ins>
            <w:proofErr w:type="spellEnd"/>
          </w:p>
        </w:tc>
        <w:tc>
          <w:tcPr>
            <w:tcW w:w="1803" w:type="dxa"/>
          </w:tcPr>
          <w:p w14:paraId="2E563E21" w14:textId="3DA279A0" w:rsidR="007C43DE" w:rsidRPr="00AC7B96" w:rsidRDefault="007C43DE" w:rsidP="00A7530A">
            <w:pPr>
              <w:tabs>
                <w:tab w:val="left" w:pos="1344"/>
              </w:tabs>
              <w:rPr>
                <w:ins w:id="218" w:author="Guna Dermawan" w:date="2021-11-17T19:36:00Z"/>
                <w:rFonts w:ascii="Times New Roman" w:hAnsi="Times New Roman" w:cs="Times New Roman"/>
                <w:b/>
                <w:bCs/>
                <w:sz w:val="20"/>
                <w:szCs w:val="20"/>
                <w:lang w:val="en-US"/>
                <w:rPrChange w:id="219" w:author="Guna Dermawan" w:date="2021-11-17T19:41:00Z">
                  <w:rPr>
                    <w:ins w:id="220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221" w:author="Guna Dermawan" w:date="2021-11-17T19:38:00Z">
              <w:r w:rsidRPr="00AC7B96">
                <w:rPr>
                  <w:rFonts w:ascii="Times New Roman" w:hAnsi="Times New Roman" w:cs="Times New Roman"/>
                  <w:b/>
                  <w:bCs/>
                  <w:sz w:val="20"/>
                  <w:szCs w:val="20"/>
                  <w:lang w:val="en-US"/>
                  <w:rPrChange w:id="222" w:author="Guna Dermawan" w:date="2021-11-17T19:41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2 </w:t>
              </w:r>
              <w:proofErr w:type="spellStart"/>
              <w:r w:rsidRPr="00AC7B96">
                <w:rPr>
                  <w:rFonts w:ascii="Times New Roman" w:hAnsi="Times New Roman" w:cs="Times New Roman"/>
                  <w:b/>
                  <w:bCs/>
                  <w:sz w:val="20"/>
                  <w:szCs w:val="20"/>
                  <w:lang w:val="en-US"/>
                  <w:rPrChange w:id="223" w:author="Guna Dermawan" w:date="2021-11-17T19:41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hari</w:t>
              </w:r>
            </w:ins>
            <w:proofErr w:type="spellEnd"/>
          </w:p>
        </w:tc>
        <w:tc>
          <w:tcPr>
            <w:tcW w:w="1803" w:type="dxa"/>
          </w:tcPr>
          <w:p w14:paraId="3D9A46BD" w14:textId="1BFD9619" w:rsidR="007C43DE" w:rsidRPr="00AC7B96" w:rsidRDefault="007C43DE" w:rsidP="00A7530A">
            <w:pPr>
              <w:tabs>
                <w:tab w:val="left" w:pos="1344"/>
              </w:tabs>
              <w:rPr>
                <w:ins w:id="224" w:author="Guna Dermawan" w:date="2021-11-17T19:36:00Z"/>
                <w:rFonts w:ascii="Times New Roman" w:hAnsi="Times New Roman" w:cs="Times New Roman"/>
                <w:b/>
                <w:bCs/>
                <w:sz w:val="20"/>
                <w:szCs w:val="20"/>
                <w:lang w:val="en-US"/>
                <w:rPrChange w:id="225" w:author="Guna Dermawan" w:date="2021-11-17T19:41:00Z">
                  <w:rPr>
                    <w:ins w:id="226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227" w:author="Guna Dermawan" w:date="2021-11-17T19:38:00Z">
              <w:r w:rsidRPr="00AC7B96">
                <w:rPr>
                  <w:rFonts w:ascii="Times New Roman" w:hAnsi="Times New Roman" w:cs="Times New Roman"/>
                  <w:b/>
                  <w:bCs/>
                  <w:sz w:val="20"/>
                  <w:szCs w:val="20"/>
                  <w:lang w:val="en-US"/>
                  <w:rPrChange w:id="228" w:author="Guna Dermawan" w:date="2021-11-17T19:41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22 November 2021</w:t>
              </w:r>
            </w:ins>
          </w:p>
        </w:tc>
        <w:tc>
          <w:tcPr>
            <w:tcW w:w="1804" w:type="dxa"/>
          </w:tcPr>
          <w:p w14:paraId="629896D3" w14:textId="09B43013" w:rsidR="007C43DE" w:rsidRPr="00AC7B96" w:rsidRDefault="007C43DE" w:rsidP="00A7530A">
            <w:pPr>
              <w:tabs>
                <w:tab w:val="left" w:pos="1344"/>
              </w:tabs>
              <w:rPr>
                <w:ins w:id="229" w:author="Guna Dermawan" w:date="2021-11-17T19:36:00Z"/>
                <w:rFonts w:ascii="Times New Roman" w:hAnsi="Times New Roman" w:cs="Times New Roman"/>
                <w:b/>
                <w:bCs/>
                <w:sz w:val="20"/>
                <w:szCs w:val="20"/>
                <w:lang w:val="en-US"/>
                <w:rPrChange w:id="230" w:author="Guna Dermawan" w:date="2021-11-17T19:41:00Z">
                  <w:rPr>
                    <w:ins w:id="231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232" w:author="Guna Dermawan" w:date="2021-11-17T19:39:00Z">
              <w:r w:rsidRPr="00AC7B96">
                <w:rPr>
                  <w:rFonts w:ascii="Times New Roman" w:hAnsi="Times New Roman" w:cs="Times New Roman"/>
                  <w:b/>
                  <w:bCs/>
                  <w:sz w:val="20"/>
                  <w:szCs w:val="20"/>
                  <w:lang w:val="en-US"/>
                  <w:rPrChange w:id="233" w:author="Guna Dermawan" w:date="2021-11-17T19:41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23 November 2021</w:t>
              </w:r>
            </w:ins>
          </w:p>
        </w:tc>
      </w:tr>
      <w:tr w:rsidR="009027CA" w14:paraId="6A2240AC" w14:textId="77777777" w:rsidTr="007C43DE">
        <w:trPr>
          <w:ins w:id="234" w:author="Guna Dermawan" w:date="2021-11-17T19:36:00Z"/>
        </w:trPr>
        <w:tc>
          <w:tcPr>
            <w:tcW w:w="1803" w:type="dxa"/>
          </w:tcPr>
          <w:p w14:paraId="13BC16BC" w14:textId="41103AC8" w:rsidR="007C43DE" w:rsidRPr="00AC7B96" w:rsidRDefault="007C43DE" w:rsidP="007C43DE">
            <w:pPr>
              <w:tabs>
                <w:tab w:val="left" w:pos="1344"/>
              </w:tabs>
              <w:rPr>
                <w:ins w:id="235" w:author="Guna Dermawan" w:date="2021-11-17T19:36:00Z"/>
                <w:rFonts w:ascii="Times New Roman" w:hAnsi="Times New Roman" w:cs="Times New Roman"/>
                <w:sz w:val="20"/>
                <w:szCs w:val="20"/>
                <w:lang w:val="en-US"/>
                <w:rPrChange w:id="236" w:author="Guna Dermawan" w:date="2021-11-17T19:41:00Z">
                  <w:rPr>
                    <w:ins w:id="237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238" w:author="Guna Dermawan" w:date="2021-11-17T19:39:00Z">
              <w:r w:rsidRPr="00AC7B96">
                <w:rPr>
                  <w:rFonts w:ascii="Times New Roman" w:hAnsi="Times New Roman" w:cs="Times New Roman"/>
                  <w:sz w:val="20"/>
                  <w:szCs w:val="20"/>
                  <w:lang w:val="en-US"/>
                  <w:rPrChange w:id="239" w:author="Guna Dermawan" w:date="2021-11-17T19:41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1.1</w:t>
              </w:r>
            </w:ins>
          </w:p>
        </w:tc>
        <w:tc>
          <w:tcPr>
            <w:tcW w:w="1803" w:type="dxa"/>
          </w:tcPr>
          <w:p w14:paraId="31C0E62A" w14:textId="113BCF3D" w:rsidR="007C43DE" w:rsidRPr="00AC7B96" w:rsidRDefault="007C43DE" w:rsidP="007C43DE">
            <w:pPr>
              <w:tabs>
                <w:tab w:val="left" w:pos="1344"/>
              </w:tabs>
              <w:rPr>
                <w:ins w:id="240" w:author="Guna Dermawan" w:date="2021-11-17T19:36:00Z"/>
                <w:rFonts w:ascii="Times New Roman" w:hAnsi="Times New Roman" w:cs="Times New Roman"/>
                <w:sz w:val="20"/>
                <w:szCs w:val="20"/>
                <w:lang w:val="en-US"/>
                <w:rPrChange w:id="241" w:author="Guna Dermawan" w:date="2021-11-17T19:41:00Z">
                  <w:rPr>
                    <w:ins w:id="242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proofErr w:type="spellStart"/>
            <w:ins w:id="243" w:author="Guna Dermawan" w:date="2021-11-17T19:39:00Z">
              <w:r w:rsidRPr="00AC7B96">
                <w:rPr>
                  <w:rFonts w:ascii="Times New Roman" w:hAnsi="Times New Roman" w:cs="Times New Roman"/>
                  <w:sz w:val="20"/>
                  <w:szCs w:val="20"/>
                  <w:lang w:val="en-US"/>
                  <w:rPrChange w:id="244" w:author="Guna Dermawan" w:date="2021-11-17T19:41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Perumusan</w:t>
              </w:r>
              <w:proofErr w:type="spellEnd"/>
              <w:r w:rsidRPr="00AC7B96">
                <w:rPr>
                  <w:rFonts w:ascii="Times New Roman" w:hAnsi="Times New Roman" w:cs="Times New Roman"/>
                  <w:sz w:val="20"/>
                  <w:szCs w:val="20"/>
                  <w:lang w:val="en-US"/>
                  <w:rPrChange w:id="245" w:author="Guna Dermawan" w:date="2021-11-17T19:41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</w:t>
              </w:r>
              <w:proofErr w:type="spellStart"/>
              <w:r w:rsidRPr="00AC7B96">
                <w:rPr>
                  <w:rFonts w:ascii="Times New Roman" w:hAnsi="Times New Roman" w:cs="Times New Roman"/>
                  <w:sz w:val="20"/>
                  <w:szCs w:val="20"/>
                  <w:lang w:val="en-US"/>
                  <w:rPrChange w:id="246" w:author="Guna Dermawan" w:date="2021-11-17T19:41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masalah</w:t>
              </w:r>
            </w:ins>
            <w:proofErr w:type="spellEnd"/>
          </w:p>
        </w:tc>
        <w:tc>
          <w:tcPr>
            <w:tcW w:w="1803" w:type="dxa"/>
          </w:tcPr>
          <w:p w14:paraId="504AB81E" w14:textId="1F20250F" w:rsidR="007C43DE" w:rsidRPr="00AC7B96" w:rsidRDefault="007C43DE" w:rsidP="007C43DE">
            <w:pPr>
              <w:tabs>
                <w:tab w:val="left" w:pos="1344"/>
              </w:tabs>
              <w:rPr>
                <w:ins w:id="247" w:author="Guna Dermawan" w:date="2021-11-17T19:36:00Z"/>
                <w:rFonts w:ascii="Times New Roman" w:hAnsi="Times New Roman" w:cs="Times New Roman"/>
                <w:sz w:val="20"/>
                <w:szCs w:val="20"/>
                <w:lang w:val="en-US"/>
                <w:rPrChange w:id="248" w:author="Guna Dermawan" w:date="2021-11-17T19:41:00Z">
                  <w:rPr>
                    <w:ins w:id="249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250" w:author="Guna Dermawan" w:date="2021-11-17T19:39:00Z">
              <w:r w:rsidRPr="00AC7B96">
                <w:rPr>
                  <w:rFonts w:ascii="Times New Roman" w:hAnsi="Times New Roman" w:cs="Times New Roman"/>
                  <w:sz w:val="20"/>
                  <w:szCs w:val="20"/>
                  <w:lang w:val="en-US"/>
                  <w:rPrChange w:id="251" w:author="Guna Dermawan" w:date="2021-11-17T19:41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1 Hari </w:t>
              </w:r>
            </w:ins>
          </w:p>
        </w:tc>
        <w:tc>
          <w:tcPr>
            <w:tcW w:w="1803" w:type="dxa"/>
          </w:tcPr>
          <w:p w14:paraId="5D862F16" w14:textId="37C94171" w:rsidR="007C43DE" w:rsidRPr="00AC7B96" w:rsidRDefault="007C43DE" w:rsidP="007C43DE">
            <w:pPr>
              <w:tabs>
                <w:tab w:val="left" w:pos="1344"/>
              </w:tabs>
              <w:rPr>
                <w:ins w:id="252" w:author="Guna Dermawan" w:date="2021-11-17T19:36:00Z"/>
                <w:rFonts w:ascii="Times New Roman" w:hAnsi="Times New Roman" w:cs="Times New Roman"/>
                <w:sz w:val="20"/>
                <w:szCs w:val="20"/>
                <w:lang w:val="en-US"/>
                <w:rPrChange w:id="253" w:author="Guna Dermawan" w:date="2021-11-17T19:41:00Z">
                  <w:rPr>
                    <w:ins w:id="254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255" w:author="Guna Dermawan" w:date="2021-11-17T19:39:00Z">
              <w:r w:rsidRPr="00AC7B96">
                <w:rPr>
                  <w:rFonts w:ascii="Times New Roman" w:hAnsi="Times New Roman" w:cs="Times New Roman"/>
                  <w:sz w:val="20"/>
                  <w:szCs w:val="20"/>
                  <w:lang w:val="en-US"/>
                  <w:rPrChange w:id="256" w:author="Guna Dermawan" w:date="2021-11-17T19:41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22 November 2021</w:t>
              </w:r>
            </w:ins>
          </w:p>
        </w:tc>
        <w:tc>
          <w:tcPr>
            <w:tcW w:w="1804" w:type="dxa"/>
          </w:tcPr>
          <w:p w14:paraId="7FC9572C" w14:textId="193A888B" w:rsidR="007C43DE" w:rsidRPr="00AC7B96" w:rsidRDefault="007C43DE" w:rsidP="007C43DE">
            <w:pPr>
              <w:tabs>
                <w:tab w:val="left" w:pos="1344"/>
              </w:tabs>
              <w:rPr>
                <w:ins w:id="257" w:author="Guna Dermawan" w:date="2021-11-17T19:36:00Z"/>
                <w:rFonts w:ascii="Times New Roman" w:hAnsi="Times New Roman" w:cs="Times New Roman"/>
                <w:sz w:val="20"/>
                <w:szCs w:val="20"/>
                <w:lang w:val="en-US"/>
                <w:rPrChange w:id="258" w:author="Guna Dermawan" w:date="2021-11-17T19:41:00Z">
                  <w:rPr>
                    <w:ins w:id="259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260" w:author="Guna Dermawan" w:date="2021-11-17T19:39:00Z">
              <w:r w:rsidRPr="00AC7B96">
                <w:rPr>
                  <w:rFonts w:ascii="Times New Roman" w:hAnsi="Times New Roman" w:cs="Times New Roman"/>
                  <w:sz w:val="20"/>
                  <w:szCs w:val="20"/>
                  <w:lang w:val="en-US"/>
                  <w:rPrChange w:id="261" w:author="Guna Dermawan" w:date="2021-11-17T19:41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23 November 2021</w:t>
              </w:r>
            </w:ins>
          </w:p>
        </w:tc>
      </w:tr>
      <w:tr w:rsidR="009027CA" w14:paraId="7DAE66A3" w14:textId="77777777" w:rsidTr="007C43DE">
        <w:trPr>
          <w:ins w:id="262" w:author="Guna Dermawan" w:date="2021-11-17T19:36:00Z"/>
        </w:trPr>
        <w:tc>
          <w:tcPr>
            <w:tcW w:w="1803" w:type="dxa"/>
          </w:tcPr>
          <w:p w14:paraId="3F17F2E8" w14:textId="3C2E0692" w:rsidR="00337517" w:rsidRPr="00AC7B96" w:rsidRDefault="00337517" w:rsidP="00337517">
            <w:pPr>
              <w:tabs>
                <w:tab w:val="left" w:pos="1344"/>
              </w:tabs>
              <w:rPr>
                <w:ins w:id="263" w:author="Guna Dermawan" w:date="2021-11-17T19:36:00Z"/>
                <w:rFonts w:ascii="Times New Roman" w:hAnsi="Times New Roman" w:cs="Times New Roman"/>
                <w:sz w:val="20"/>
                <w:szCs w:val="20"/>
                <w:lang w:val="en-US"/>
                <w:rPrChange w:id="264" w:author="Guna Dermawan" w:date="2021-11-17T19:41:00Z">
                  <w:rPr>
                    <w:ins w:id="265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266" w:author="Guna Dermawan" w:date="2021-11-17T19:39:00Z">
              <w:r w:rsidRPr="00AC7B96">
                <w:rPr>
                  <w:rFonts w:ascii="Times New Roman" w:hAnsi="Times New Roman" w:cs="Times New Roman"/>
                  <w:sz w:val="20"/>
                  <w:szCs w:val="20"/>
                  <w:lang w:val="en-US"/>
                  <w:rPrChange w:id="267" w:author="Guna Dermawan" w:date="2021-11-17T19:41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1.2</w:t>
              </w:r>
            </w:ins>
          </w:p>
        </w:tc>
        <w:tc>
          <w:tcPr>
            <w:tcW w:w="1803" w:type="dxa"/>
          </w:tcPr>
          <w:p w14:paraId="14CE81C1" w14:textId="0C2A46CD" w:rsidR="00337517" w:rsidRPr="00AC7B96" w:rsidRDefault="00337517" w:rsidP="00337517">
            <w:pPr>
              <w:tabs>
                <w:tab w:val="left" w:pos="1344"/>
              </w:tabs>
              <w:rPr>
                <w:ins w:id="268" w:author="Guna Dermawan" w:date="2021-11-17T19:36:00Z"/>
                <w:rFonts w:ascii="Times New Roman" w:hAnsi="Times New Roman" w:cs="Times New Roman"/>
                <w:sz w:val="20"/>
                <w:szCs w:val="20"/>
                <w:lang w:val="en-US"/>
                <w:rPrChange w:id="269" w:author="Guna Dermawan" w:date="2021-11-17T19:41:00Z">
                  <w:rPr>
                    <w:ins w:id="270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proofErr w:type="spellStart"/>
            <w:ins w:id="271" w:author="Guna Dermawan" w:date="2021-11-17T19:39:00Z">
              <w:r w:rsidRPr="00AC7B96">
                <w:rPr>
                  <w:rFonts w:ascii="Times New Roman" w:hAnsi="Times New Roman" w:cs="Times New Roman"/>
                  <w:sz w:val="20"/>
                  <w:szCs w:val="20"/>
                  <w:lang w:val="en-US"/>
                  <w:rPrChange w:id="272" w:author="Guna Dermawan" w:date="2021-11-17T19:41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Mema</w:t>
              </w:r>
            </w:ins>
            <w:ins w:id="273" w:author="Guna Dermawan" w:date="2021-11-17T19:40:00Z">
              <w:r w:rsidRPr="00AC7B96">
                <w:rPr>
                  <w:rFonts w:ascii="Times New Roman" w:hAnsi="Times New Roman" w:cs="Times New Roman"/>
                  <w:sz w:val="20"/>
                  <w:szCs w:val="20"/>
                  <w:lang w:val="en-US"/>
                  <w:rPrChange w:id="274" w:author="Guna Dermawan" w:date="2021-11-17T19:41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hami</w:t>
              </w:r>
              <w:proofErr w:type="spellEnd"/>
              <w:r w:rsidRPr="00AC7B96">
                <w:rPr>
                  <w:rFonts w:ascii="Times New Roman" w:hAnsi="Times New Roman" w:cs="Times New Roman"/>
                  <w:sz w:val="20"/>
                  <w:szCs w:val="20"/>
                  <w:lang w:val="en-US"/>
                  <w:rPrChange w:id="275" w:author="Guna Dermawan" w:date="2021-11-17T19:41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</w:t>
              </w:r>
              <w:proofErr w:type="spellStart"/>
              <w:r w:rsidRPr="00AC7B96">
                <w:rPr>
                  <w:rFonts w:ascii="Times New Roman" w:hAnsi="Times New Roman" w:cs="Times New Roman"/>
                  <w:sz w:val="20"/>
                  <w:szCs w:val="20"/>
                  <w:lang w:val="en-US"/>
                  <w:rPrChange w:id="276" w:author="Guna Dermawan" w:date="2021-11-17T19:41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kinerja</w:t>
              </w:r>
              <w:proofErr w:type="spellEnd"/>
              <w:r w:rsidRPr="00AC7B96">
                <w:rPr>
                  <w:rFonts w:ascii="Times New Roman" w:hAnsi="Times New Roman" w:cs="Times New Roman"/>
                  <w:sz w:val="20"/>
                  <w:szCs w:val="20"/>
                  <w:lang w:val="en-US"/>
                  <w:rPrChange w:id="277" w:author="Guna Dermawan" w:date="2021-11-17T19:41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</w:t>
              </w:r>
              <w:proofErr w:type="spellStart"/>
              <w:r w:rsidRPr="00AC7B96">
                <w:rPr>
                  <w:rFonts w:ascii="Times New Roman" w:hAnsi="Times New Roman" w:cs="Times New Roman"/>
                  <w:sz w:val="20"/>
                  <w:szCs w:val="20"/>
                  <w:lang w:val="en-US"/>
                  <w:rPrChange w:id="278" w:author="Guna Dermawan" w:date="2021-11-17T19:41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sistem</w:t>
              </w:r>
            </w:ins>
            <w:proofErr w:type="spellEnd"/>
          </w:p>
        </w:tc>
        <w:tc>
          <w:tcPr>
            <w:tcW w:w="1803" w:type="dxa"/>
          </w:tcPr>
          <w:p w14:paraId="515489ED" w14:textId="05E72BAA" w:rsidR="00337517" w:rsidRPr="00AC7B96" w:rsidRDefault="00337517" w:rsidP="00337517">
            <w:pPr>
              <w:tabs>
                <w:tab w:val="left" w:pos="1344"/>
              </w:tabs>
              <w:rPr>
                <w:ins w:id="279" w:author="Guna Dermawan" w:date="2021-11-17T19:36:00Z"/>
                <w:rFonts w:ascii="Times New Roman" w:hAnsi="Times New Roman" w:cs="Times New Roman"/>
                <w:sz w:val="20"/>
                <w:szCs w:val="20"/>
                <w:lang w:val="en-US"/>
                <w:rPrChange w:id="280" w:author="Guna Dermawan" w:date="2021-11-17T19:41:00Z">
                  <w:rPr>
                    <w:ins w:id="281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282" w:author="Guna Dermawan" w:date="2021-11-17T19:40:00Z">
              <w:r w:rsidRPr="00AC7B96">
                <w:rPr>
                  <w:rFonts w:ascii="Times New Roman" w:hAnsi="Times New Roman" w:cs="Times New Roman"/>
                  <w:sz w:val="20"/>
                  <w:szCs w:val="20"/>
                  <w:lang w:val="en-US"/>
                  <w:rPrChange w:id="283" w:author="Guna Dermawan" w:date="2021-11-17T19:41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1 Hari </w:t>
              </w:r>
            </w:ins>
          </w:p>
        </w:tc>
        <w:tc>
          <w:tcPr>
            <w:tcW w:w="1803" w:type="dxa"/>
          </w:tcPr>
          <w:p w14:paraId="333C2782" w14:textId="2B7FD6B1" w:rsidR="00337517" w:rsidRPr="00AC7B96" w:rsidRDefault="00337517" w:rsidP="00337517">
            <w:pPr>
              <w:tabs>
                <w:tab w:val="left" w:pos="1344"/>
              </w:tabs>
              <w:rPr>
                <w:ins w:id="284" w:author="Guna Dermawan" w:date="2021-11-17T19:36:00Z"/>
                <w:rFonts w:ascii="Times New Roman" w:hAnsi="Times New Roman" w:cs="Times New Roman"/>
                <w:sz w:val="20"/>
                <w:szCs w:val="20"/>
                <w:lang w:val="en-US"/>
                <w:rPrChange w:id="285" w:author="Guna Dermawan" w:date="2021-11-17T19:41:00Z">
                  <w:rPr>
                    <w:ins w:id="286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287" w:author="Guna Dermawan" w:date="2021-11-17T19:40:00Z">
              <w:r w:rsidRPr="00AC7B96">
                <w:rPr>
                  <w:rFonts w:ascii="Times New Roman" w:hAnsi="Times New Roman" w:cs="Times New Roman"/>
                  <w:sz w:val="20"/>
                  <w:szCs w:val="20"/>
                  <w:lang w:val="en-US"/>
                  <w:rPrChange w:id="288" w:author="Guna Dermawan" w:date="2021-11-17T19:41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22 November 2021</w:t>
              </w:r>
            </w:ins>
          </w:p>
        </w:tc>
        <w:tc>
          <w:tcPr>
            <w:tcW w:w="1804" w:type="dxa"/>
          </w:tcPr>
          <w:p w14:paraId="25C47AF9" w14:textId="59F10619" w:rsidR="00337517" w:rsidRPr="00AC7B96" w:rsidRDefault="00337517" w:rsidP="00337517">
            <w:pPr>
              <w:tabs>
                <w:tab w:val="left" w:pos="1344"/>
              </w:tabs>
              <w:rPr>
                <w:ins w:id="289" w:author="Guna Dermawan" w:date="2021-11-17T19:36:00Z"/>
                <w:rFonts w:ascii="Times New Roman" w:hAnsi="Times New Roman" w:cs="Times New Roman"/>
                <w:sz w:val="20"/>
                <w:szCs w:val="20"/>
                <w:lang w:val="en-US"/>
                <w:rPrChange w:id="290" w:author="Guna Dermawan" w:date="2021-11-17T19:41:00Z">
                  <w:rPr>
                    <w:ins w:id="291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292" w:author="Guna Dermawan" w:date="2021-11-17T19:40:00Z">
              <w:r w:rsidRPr="00AC7B96">
                <w:rPr>
                  <w:rFonts w:ascii="Times New Roman" w:hAnsi="Times New Roman" w:cs="Times New Roman"/>
                  <w:sz w:val="20"/>
                  <w:szCs w:val="20"/>
                  <w:lang w:val="en-US"/>
                  <w:rPrChange w:id="293" w:author="Guna Dermawan" w:date="2021-11-17T19:41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23 November 2021</w:t>
              </w:r>
            </w:ins>
          </w:p>
        </w:tc>
      </w:tr>
      <w:tr w:rsidR="009027CA" w14:paraId="6E8AD665" w14:textId="77777777" w:rsidTr="007C43DE">
        <w:trPr>
          <w:ins w:id="294" w:author="Guna Dermawan" w:date="2021-11-17T19:36:00Z"/>
        </w:trPr>
        <w:tc>
          <w:tcPr>
            <w:tcW w:w="1803" w:type="dxa"/>
          </w:tcPr>
          <w:p w14:paraId="26A486A9" w14:textId="2E286E25" w:rsidR="00337517" w:rsidRDefault="00AC7B96" w:rsidP="00337517">
            <w:pPr>
              <w:tabs>
                <w:tab w:val="left" w:pos="1344"/>
              </w:tabs>
              <w:rPr>
                <w:ins w:id="295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296" w:author="Guna Dermawan" w:date="2021-11-17T19:41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1.3</w:t>
              </w:r>
            </w:ins>
          </w:p>
        </w:tc>
        <w:tc>
          <w:tcPr>
            <w:tcW w:w="1803" w:type="dxa"/>
          </w:tcPr>
          <w:p w14:paraId="10CEB639" w14:textId="2F082C1C" w:rsidR="00337517" w:rsidRDefault="00AC7B96" w:rsidP="00337517">
            <w:pPr>
              <w:tabs>
                <w:tab w:val="left" w:pos="1344"/>
              </w:tabs>
              <w:rPr>
                <w:ins w:id="297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298" w:author="Guna Dermawan" w:date="2021-11-17T19:41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Analisa </w:t>
              </w:r>
              <w:proofErr w:type="spellStart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hasil</w:t>
              </w:r>
            </w:ins>
            <w:proofErr w:type="spellEnd"/>
          </w:p>
        </w:tc>
        <w:tc>
          <w:tcPr>
            <w:tcW w:w="1803" w:type="dxa"/>
          </w:tcPr>
          <w:p w14:paraId="65315E5B" w14:textId="55266AE0" w:rsidR="00337517" w:rsidRDefault="00AC7B96" w:rsidP="00337517">
            <w:pPr>
              <w:tabs>
                <w:tab w:val="left" w:pos="1344"/>
              </w:tabs>
              <w:rPr>
                <w:ins w:id="299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300" w:author="Guna Dermawan" w:date="2021-11-17T19:41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1 Hari</w:t>
              </w:r>
            </w:ins>
          </w:p>
        </w:tc>
        <w:tc>
          <w:tcPr>
            <w:tcW w:w="1803" w:type="dxa"/>
          </w:tcPr>
          <w:p w14:paraId="31FDA4FF" w14:textId="2C57544D" w:rsidR="00337517" w:rsidRDefault="00AC7B96" w:rsidP="00337517">
            <w:pPr>
              <w:tabs>
                <w:tab w:val="left" w:pos="1344"/>
              </w:tabs>
              <w:rPr>
                <w:ins w:id="301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302" w:author="Guna Dermawan" w:date="2021-11-17T19:41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3 November 2021</w:t>
              </w:r>
            </w:ins>
          </w:p>
        </w:tc>
        <w:tc>
          <w:tcPr>
            <w:tcW w:w="1804" w:type="dxa"/>
          </w:tcPr>
          <w:p w14:paraId="6AAF9F9A" w14:textId="468C585A" w:rsidR="00337517" w:rsidRDefault="00AC7B96" w:rsidP="00337517">
            <w:pPr>
              <w:tabs>
                <w:tab w:val="left" w:pos="1344"/>
              </w:tabs>
              <w:rPr>
                <w:ins w:id="303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304" w:author="Guna Dermawan" w:date="2021-11-17T19:41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3 November 2021</w:t>
              </w:r>
            </w:ins>
          </w:p>
        </w:tc>
      </w:tr>
      <w:tr w:rsidR="009027CA" w14:paraId="0622494A" w14:textId="77777777" w:rsidTr="007C43DE">
        <w:trPr>
          <w:ins w:id="305" w:author="Guna Dermawan" w:date="2021-11-17T19:36:00Z"/>
        </w:trPr>
        <w:tc>
          <w:tcPr>
            <w:tcW w:w="1803" w:type="dxa"/>
          </w:tcPr>
          <w:p w14:paraId="5F4FDFC5" w14:textId="7AC52656" w:rsidR="00337517" w:rsidRDefault="00AC7B96" w:rsidP="00337517">
            <w:pPr>
              <w:tabs>
                <w:tab w:val="left" w:pos="1344"/>
              </w:tabs>
              <w:rPr>
                <w:ins w:id="306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307" w:author="Guna Dermawan" w:date="2021-11-17T19:41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1.4</w:t>
              </w:r>
            </w:ins>
          </w:p>
        </w:tc>
        <w:tc>
          <w:tcPr>
            <w:tcW w:w="1803" w:type="dxa"/>
          </w:tcPr>
          <w:p w14:paraId="164864CE" w14:textId="541B5A16" w:rsidR="00337517" w:rsidRDefault="00AC7B96" w:rsidP="00337517">
            <w:pPr>
              <w:tabs>
                <w:tab w:val="left" w:pos="1344"/>
              </w:tabs>
              <w:rPr>
                <w:ins w:id="308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ins w:id="309" w:author="Guna Dermawan" w:date="2021-11-17T19:42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Pengumpulan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</w:t>
              </w:r>
              <w:proofErr w:type="spellStart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referensi</w:t>
              </w:r>
            </w:ins>
            <w:proofErr w:type="spellEnd"/>
          </w:p>
        </w:tc>
        <w:tc>
          <w:tcPr>
            <w:tcW w:w="1803" w:type="dxa"/>
          </w:tcPr>
          <w:p w14:paraId="724FFD50" w14:textId="5E61515A" w:rsidR="00337517" w:rsidRDefault="00AC7B96" w:rsidP="00337517">
            <w:pPr>
              <w:tabs>
                <w:tab w:val="left" w:pos="1344"/>
              </w:tabs>
              <w:rPr>
                <w:ins w:id="310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311" w:author="Guna Dermawan" w:date="2021-11-17T19:42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1 Hari</w:t>
              </w:r>
            </w:ins>
          </w:p>
        </w:tc>
        <w:tc>
          <w:tcPr>
            <w:tcW w:w="1803" w:type="dxa"/>
          </w:tcPr>
          <w:p w14:paraId="4DC0CB5F" w14:textId="77777777" w:rsidR="00337517" w:rsidRDefault="00AC7B96" w:rsidP="00337517">
            <w:pPr>
              <w:tabs>
                <w:tab w:val="left" w:pos="1344"/>
              </w:tabs>
              <w:rPr>
                <w:ins w:id="312" w:author="Guna Dermawan" w:date="2021-11-17T19:42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313" w:author="Guna Dermawan" w:date="2021-11-17T19:42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23 November </w:t>
              </w:r>
            </w:ins>
          </w:p>
          <w:p w14:paraId="01B5D509" w14:textId="005864D0" w:rsidR="00AC7B96" w:rsidRDefault="00AC7B96" w:rsidP="00337517">
            <w:pPr>
              <w:tabs>
                <w:tab w:val="left" w:pos="1344"/>
              </w:tabs>
              <w:rPr>
                <w:ins w:id="314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315" w:author="Guna Dermawan" w:date="2021-11-17T19:42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021</w:t>
              </w:r>
            </w:ins>
          </w:p>
        </w:tc>
        <w:tc>
          <w:tcPr>
            <w:tcW w:w="1804" w:type="dxa"/>
          </w:tcPr>
          <w:p w14:paraId="37BA6E32" w14:textId="1D0BA363" w:rsidR="00337517" w:rsidRDefault="00AC7B96" w:rsidP="00337517">
            <w:pPr>
              <w:tabs>
                <w:tab w:val="left" w:pos="1344"/>
              </w:tabs>
              <w:rPr>
                <w:ins w:id="316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317" w:author="Guna Dermawan" w:date="2021-11-17T19:42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3 November 2021</w:t>
              </w:r>
            </w:ins>
          </w:p>
        </w:tc>
      </w:tr>
      <w:tr w:rsidR="009027CA" w14:paraId="02E5B919" w14:textId="77777777" w:rsidTr="007C43DE">
        <w:trPr>
          <w:ins w:id="318" w:author="Guna Dermawan" w:date="2021-11-17T19:36:00Z"/>
        </w:trPr>
        <w:tc>
          <w:tcPr>
            <w:tcW w:w="1803" w:type="dxa"/>
          </w:tcPr>
          <w:p w14:paraId="6C624D2F" w14:textId="240A5011" w:rsidR="00337517" w:rsidRPr="00ED3D8F" w:rsidRDefault="00997538" w:rsidP="00337517">
            <w:pPr>
              <w:tabs>
                <w:tab w:val="left" w:pos="1344"/>
              </w:tabs>
              <w:rPr>
                <w:ins w:id="319" w:author="Guna Dermawan" w:date="2021-11-17T19:3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320" w:author="Guna Dermawan" w:date="2021-11-17T20:02:00Z">
                  <w:rPr>
                    <w:ins w:id="321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322" w:author="Guna Dermawan" w:date="2021-11-17T19:42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23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lastRenderedPageBreak/>
                <w:t>2.0</w:t>
              </w:r>
            </w:ins>
          </w:p>
        </w:tc>
        <w:tc>
          <w:tcPr>
            <w:tcW w:w="1803" w:type="dxa"/>
          </w:tcPr>
          <w:p w14:paraId="1237F1D9" w14:textId="4E5A97F2" w:rsidR="00337517" w:rsidRPr="00ED3D8F" w:rsidRDefault="00997538" w:rsidP="00337517">
            <w:pPr>
              <w:tabs>
                <w:tab w:val="left" w:pos="1344"/>
              </w:tabs>
              <w:rPr>
                <w:ins w:id="324" w:author="Guna Dermawan" w:date="2021-11-17T19:3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325" w:author="Guna Dermawan" w:date="2021-11-17T20:02:00Z">
                  <w:rPr>
                    <w:ins w:id="326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327" w:author="Guna Dermawan" w:date="2021-11-17T19:42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28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UI Desain</w:t>
              </w:r>
            </w:ins>
          </w:p>
        </w:tc>
        <w:tc>
          <w:tcPr>
            <w:tcW w:w="1803" w:type="dxa"/>
          </w:tcPr>
          <w:p w14:paraId="0745C95C" w14:textId="65F7CA18" w:rsidR="00337517" w:rsidRPr="00ED3D8F" w:rsidRDefault="00997538" w:rsidP="00337517">
            <w:pPr>
              <w:tabs>
                <w:tab w:val="left" w:pos="1344"/>
              </w:tabs>
              <w:rPr>
                <w:ins w:id="329" w:author="Guna Dermawan" w:date="2021-11-17T19:3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330" w:author="Guna Dermawan" w:date="2021-11-17T20:02:00Z">
                  <w:rPr>
                    <w:ins w:id="331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332" w:author="Guna Dermawan" w:date="2021-11-17T19:42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33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3 Hari</w:t>
              </w:r>
            </w:ins>
          </w:p>
        </w:tc>
        <w:tc>
          <w:tcPr>
            <w:tcW w:w="1803" w:type="dxa"/>
          </w:tcPr>
          <w:p w14:paraId="1B4A7264" w14:textId="6996CEF5" w:rsidR="00337517" w:rsidRPr="00ED3D8F" w:rsidRDefault="00997538" w:rsidP="00337517">
            <w:pPr>
              <w:tabs>
                <w:tab w:val="left" w:pos="1344"/>
              </w:tabs>
              <w:rPr>
                <w:ins w:id="334" w:author="Guna Dermawan" w:date="2021-11-17T19:3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335" w:author="Guna Dermawan" w:date="2021-11-17T20:02:00Z">
                  <w:rPr>
                    <w:ins w:id="336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337" w:author="Guna Dermawan" w:date="2021-11-17T19:42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38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24 November 2021</w:t>
              </w:r>
            </w:ins>
          </w:p>
        </w:tc>
        <w:tc>
          <w:tcPr>
            <w:tcW w:w="1804" w:type="dxa"/>
          </w:tcPr>
          <w:p w14:paraId="12132100" w14:textId="5B629E43" w:rsidR="00337517" w:rsidRPr="00ED3D8F" w:rsidRDefault="00997538" w:rsidP="00337517">
            <w:pPr>
              <w:tabs>
                <w:tab w:val="left" w:pos="1344"/>
              </w:tabs>
              <w:rPr>
                <w:ins w:id="339" w:author="Guna Dermawan" w:date="2021-11-17T19:3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340" w:author="Guna Dermawan" w:date="2021-11-17T20:02:00Z">
                  <w:rPr>
                    <w:ins w:id="341" w:author="Guna Dermawan" w:date="2021-11-17T19:3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342" w:author="Guna Dermawan" w:date="2021-11-17T19:42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43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26 No</w:t>
              </w:r>
            </w:ins>
            <w:ins w:id="344" w:author="Guna Dermawan" w:date="2021-11-17T19:43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45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vember 2021</w:t>
              </w:r>
            </w:ins>
          </w:p>
        </w:tc>
      </w:tr>
      <w:tr w:rsidR="009027CA" w14:paraId="39DFC40B" w14:textId="77777777" w:rsidTr="007C43DE">
        <w:trPr>
          <w:ins w:id="346" w:author="Guna Dermawan" w:date="2021-11-17T19:36:00Z"/>
        </w:trPr>
        <w:tc>
          <w:tcPr>
            <w:tcW w:w="1803" w:type="dxa"/>
          </w:tcPr>
          <w:p w14:paraId="41FA9B1F" w14:textId="05BDA9EB" w:rsidR="00337517" w:rsidRDefault="001C3410" w:rsidP="00337517">
            <w:pPr>
              <w:tabs>
                <w:tab w:val="left" w:pos="1344"/>
              </w:tabs>
              <w:rPr>
                <w:ins w:id="347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348" w:author="Guna Dermawan" w:date="2021-11-17T19:43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.1</w:t>
              </w:r>
            </w:ins>
          </w:p>
        </w:tc>
        <w:tc>
          <w:tcPr>
            <w:tcW w:w="1803" w:type="dxa"/>
          </w:tcPr>
          <w:p w14:paraId="461DC017" w14:textId="34E248BE" w:rsidR="00337517" w:rsidRDefault="001C3410" w:rsidP="00337517">
            <w:pPr>
              <w:tabs>
                <w:tab w:val="left" w:pos="1344"/>
              </w:tabs>
              <w:rPr>
                <w:ins w:id="349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ins w:id="350" w:author="Guna Dermawan" w:date="2021-11-17T19:43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Pembuatan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wireframe </w:t>
              </w:r>
              <w:proofErr w:type="spellStart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aplikasi</w:t>
              </w:r>
            </w:ins>
            <w:proofErr w:type="spellEnd"/>
          </w:p>
        </w:tc>
        <w:tc>
          <w:tcPr>
            <w:tcW w:w="1803" w:type="dxa"/>
          </w:tcPr>
          <w:p w14:paraId="7E5F1C4D" w14:textId="0ED1AA66" w:rsidR="00337517" w:rsidRDefault="001C3410" w:rsidP="00337517">
            <w:pPr>
              <w:tabs>
                <w:tab w:val="left" w:pos="1344"/>
              </w:tabs>
              <w:rPr>
                <w:ins w:id="351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352" w:author="Guna Dermawan" w:date="2021-11-17T19:43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1 H</w:t>
              </w:r>
            </w:ins>
            <w:ins w:id="353" w:author="Guna Dermawan" w:date="2021-11-17T19:44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ari </w:t>
              </w:r>
            </w:ins>
          </w:p>
        </w:tc>
        <w:tc>
          <w:tcPr>
            <w:tcW w:w="1803" w:type="dxa"/>
          </w:tcPr>
          <w:p w14:paraId="21CDB008" w14:textId="6FFBFCFE" w:rsidR="00337517" w:rsidRDefault="001C3410" w:rsidP="00337517">
            <w:pPr>
              <w:tabs>
                <w:tab w:val="left" w:pos="1344"/>
              </w:tabs>
              <w:rPr>
                <w:ins w:id="354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355" w:author="Guna Dermawan" w:date="2021-11-17T19:44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4 November 2021</w:t>
              </w:r>
            </w:ins>
          </w:p>
        </w:tc>
        <w:tc>
          <w:tcPr>
            <w:tcW w:w="1804" w:type="dxa"/>
          </w:tcPr>
          <w:p w14:paraId="6AE6F8B2" w14:textId="3D9F473D" w:rsidR="00337517" w:rsidRDefault="001C3410" w:rsidP="00337517">
            <w:pPr>
              <w:keepNext/>
              <w:tabs>
                <w:tab w:val="left" w:pos="1344"/>
              </w:tabs>
              <w:rPr>
                <w:ins w:id="356" w:author="Guna Dermawan" w:date="2021-11-17T19:3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357" w:author="Guna Dermawan" w:date="2021-11-17T19:44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4 November 2021</w:t>
              </w:r>
            </w:ins>
          </w:p>
        </w:tc>
      </w:tr>
      <w:tr w:rsidR="009027CA" w14:paraId="42542794" w14:textId="77777777" w:rsidTr="007C43DE">
        <w:trPr>
          <w:ins w:id="358" w:author="Guna Dermawan" w:date="2021-11-17T19:44:00Z"/>
        </w:trPr>
        <w:tc>
          <w:tcPr>
            <w:tcW w:w="1803" w:type="dxa"/>
          </w:tcPr>
          <w:p w14:paraId="259AA3C2" w14:textId="0E08F07B" w:rsidR="001C3410" w:rsidRDefault="001C3410" w:rsidP="00337517">
            <w:pPr>
              <w:tabs>
                <w:tab w:val="left" w:pos="1344"/>
              </w:tabs>
              <w:rPr>
                <w:ins w:id="359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360" w:author="Guna Dermawan" w:date="2021-11-17T19:44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.2</w:t>
              </w:r>
            </w:ins>
          </w:p>
        </w:tc>
        <w:tc>
          <w:tcPr>
            <w:tcW w:w="1803" w:type="dxa"/>
          </w:tcPr>
          <w:p w14:paraId="3889026C" w14:textId="6FBBB834" w:rsidR="001C3410" w:rsidRDefault="001C3410" w:rsidP="00337517">
            <w:pPr>
              <w:tabs>
                <w:tab w:val="left" w:pos="1344"/>
              </w:tabs>
              <w:rPr>
                <w:ins w:id="361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ins w:id="362" w:author="Guna Dermawan" w:date="2021-11-17T19:44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Implementasi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</w:t>
              </w:r>
              <w:proofErr w:type="spellStart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ui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di Android studio</w:t>
              </w:r>
            </w:ins>
          </w:p>
        </w:tc>
        <w:tc>
          <w:tcPr>
            <w:tcW w:w="1803" w:type="dxa"/>
          </w:tcPr>
          <w:p w14:paraId="7B2EC4DE" w14:textId="365D785C" w:rsidR="001C3410" w:rsidRDefault="001C3410" w:rsidP="00337517">
            <w:pPr>
              <w:tabs>
                <w:tab w:val="left" w:pos="1344"/>
              </w:tabs>
              <w:rPr>
                <w:ins w:id="363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364" w:author="Guna Dermawan" w:date="2021-11-17T19:44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 Hari</w:t>
              </w:r>
            </w:ins>
          </w:p>
        </w:tc>
        <w:tc>
          <w:tcPr>
            <w:tcW w:w="1803" w:type="dxa"/>
          </w:tcPr>
          <w:p w14:paraId="4C437E78" w14:textId="48E188E2" w:rsidR="001C3410" w:rsidRDefault="001C3410" w:rsidP="00337517">
            <w:pPr>
              <w:tabs>
                <w:tab w:val="left" w:pos="1344"/>
              </w:tabs>
              <w:rPr>
                <w:ins w:id="365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366" w:author="Guna Dermawan" w:date="2021-11-17T19:44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5 Nove</w:t>
              </w:r>
            </w:ins>
            <w:ins w:id="367" w:author="Guna Dermawan" w:date="2021-11-17T19:45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mber 2021</w:t>
              </w:r>
            </w:ins>
          </w:p>
        </w:tc>
        <w:tc>
          <w:tcPr>
            <w:tcW w:w="1804" w:type="dxa"/>
          </w:tcPr>
          <w:p w14:paraId="5457AB51" w14:textId="4E3BD1E4" w:rsidR="001C3410" w:rsidRDefault="001C3410" w:rsidP="00337517">
            <w:pPr>
              <w:keepNext/>
              <w:tabs>
                <w:tab w:val="left" w:pos="1344"/>
              </w:tabs>
              <w:rPr>
                <w:ins w:id="368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369" w:author="Guna Dermawan" w:date="2021-11-17T19:45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6 November 2021</w:t>
              </w:r>
            </w:ins>
          </w:p>
        </w:tc>
      </w:tr>
      <w:tr w:rsidR="009027CA" w14:paraId="63001915" w14:textId="77777777" w:rsidTr="007C43DE">
        <w:trPr>
          <w:ins w:id="370" w:author="Guna Dermawan" w:date="2021-11-17T19:44:00Z"/>
        </w:trPr>
        <w:tc>
          <w:tcPr>
            <w:tcW w:w="1803" w:type="dxa"/>
          </w:tcPr>
          <w:p w14:paraId="63D8CC19" w14:textId="7AB2FDA1" w:rsidR="001C3410" w:rsidRPr="00ED3D8F" w:rsidRDefault="009338DC" w:rsidP="00337517">
            <w:pPr>
              <w:tabs>
                <w:tab w:val="left" w:pos="1344"/>
              </w:tabs>
              <w:rPr>
                <w:ins w:id="371" w:author="Guna Dermawan" w:date="2021-11-17T19:44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372" w:author="Guna Dermawan" w:date="2021-11-17T20:02:00Z">
                  <w:rPr>
                    <w:ins w:id="373" w:author="Guna Dermawan" w:date="2021-11-17T19:44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374" w:author="Guna Dermawan" w:date="2021-11-17T19:45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75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3.0</w:t>
              </w:r>
            </w:ins>
          </w:p>
        </w:tc>
        <w:tc>
          <w:tcPr>
            <w:tcW w:w="1803" w:type="dxa"/>
          </w:tcPr>
          <w:p w14:paraId="0F1ACA94" w14:textId="7F3FDAC1" w:rsidR="001C3410" w:rsidRPr="00ED3D8F" w:rsidRDefault="009338DC" w:rsidP="00337517">
            <w:pPr>
              <w:tabs>
                <w:tab w:val="left" w:pos="1344"/>
              </w:tabs>
              <w:rPr>
                <w:ins w:id="376" w:author="Guna Dermawan" w:date="2021-11-17T19:44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377" w:author="Guna Dermawan" w:date="2021-11-17T20:02:00Z">
                  <w:rPr>
                    <w:ins w:id="378" w:author="Guna Dermawan" w:date="2021-11-17T19:44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proofErr w:type="spellStart"/>
            <w:ins w:id="379" w:author="Guna Dermawan" w:date="2021-11-17T19:45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80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Koding</w:t>
              </w:r>
              <w:proofErr w:type="spellEnd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81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/ </w:t>
              </w:r>
              <w:proofErr w:type="spellStart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82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Penulisan</w:t>
              </w:r>
              <w:proofErr w:type="spellEnd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83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</w:t>
              </w:r>
              <w:proofErr w:type="spellStart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84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kode</w:t>
              </w:r>
              <w:proofErr w:type="spellEnd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85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</w:t>
              </w:r>
              <w:proofErr w:type="spellStart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86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aplikasi</w:t>
              </w:r>
            </w:ins>
            <w:proofErr w:type="spellEnd"/>
          </w:p>
        </w:tc>
        <w:tc>
          <w:tcPr>
            <w:tcW w:w="1803" w:type="dxa"/>
          </w:tcPr>
          <w:p w14:paraId="11DA4E09" w14:textId="4949CD75" w:rsidR="001C3410" w:rsidRPr="00ED3D8F" w:rsidRDefault="009338DC" w:rsidP="00337517">
            <w:pPr>
              <w:tabs>
                <w:tab w:val="left" w:pos="1344"/>
              </w:tabs>
              <w:rPr>
                <w:ins w:id="387" w:author="Guna Dermawan" w:date="2021-11-17T19:44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388" w:author="Guna Dermawan" w:date="2021-11-17T20:02:00Z">
                  <w:rPr>
                    <w:ins w:id="389" w:author="Guna Dermawan" w:date="2021-11-17T19:44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390" w:author="Guna Dermawan" w:date="2021-11-17T19:46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91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14 Hari</w:t>
              </w:r>
            </w:ins>
          </w:p>
        </w:tc>
        <w:tc>
          <w:tcPr>
            <w:tcW w:w="1803" w:type="dxa"/>
          </w:tcPr>
          <w:p w14:paraId="7EF06092" w14:textId="5647AF4B" w:rsidR="001C3410" w:rsidRPr="00ED3D8F" w:rsidRDefault="009338DC" w:rsidP="00337517">
            <w:pPr>
              <w:tabs>
                <w:tab w:val="left" w:pos="1344"/>
              </w:tabs>
              <w:rPr>
                <w:ins w:id="392" w:author="Guna Dermawan" w:date="2021-11-17T19:44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393" w:author="Guna Dermawan" w:date="2021-11-17T20:02:00Z">
                  <w:rPr>
                    <w:ins w:id="394" w:author="Guna Dermawan" w:date="2021-11-17T19:44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395" w:author="Guna Dermawan" w:date="2021-11-17T19:46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96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2</w:t>
              </w:r>
            </w:ins>
            <w:ins w:id="397" w:author="Guna Dermawan" w:date="2021-11-17T19:51:00Z">
              <w:r w:rsidR="00CA762D"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398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7</w:t>
              </w:r>
            </w:ins>
            <w:ins w:id="399" w:author="Guna Dermawan" w:date="2021-11-17T19:46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400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November 2021</w:t>
              </w:r>
            </w:ins>
          </w:p>
        </w:tc>
        <w:tc>
          <w:tcPr>
            <w:tcW w:w="1804" w:type="dxa"/>
          </w:tcPr>
          <w:p w14:paraId="66B5AECF" w14:textId="4BCECD19" w:rsidR="001C3410" w:rsidRPr="00ED3D8F" w:rsidRDefault="0084190C" w:rsidP="00337517">
            <w:pPr>
              <w:keepNext/>
              <w:tabs>
                <w:tab w:val="left" w:pos="1344"/>
              </w:tabs>
              <w:rPr>
                <w:ins w:id="401" w:author="Guna Dermawan" w:date="2021-11-17T19:44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402" w:author="Guna Dermawan" w:date="2021-11-17T20:02:00Z">
                  <w:rPr>
                    <w:ins w:id="403" w:author="Guna Dermawan" w:date="2021-11-17T19:44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404" w:author="Guna Dermawan" w:date="2021-11-17T19:50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405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1</w:t>
              </w:r>
            </w:ins>
            <w:ins w:id="406" w:author="Guna Dermawan" w:date="2021-11-17T19:52:00Z">
              <w:r w:rsidR="009F7EE2"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407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0</w:t>
              </w:r>
            </w:ins>
            <w:ins w:id="408" w:author="Guna Dermawan" w:date="2021-11-17T19:50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409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</w:t>
              </w:r>
              <w:proofErr w:type="spellStart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410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Desember</w:t>
              </w:r>
              <w:proofErr w:type="spellEnd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411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2021</w:t>
              </w:r>
            </w:ins>
          </w:p>
        </w:tc>
      </w:tr>
      <w:tr w:rsidR="009027CA" w14:paraId="70B6ECB0" w14:textId="77777777" w:rsidTr="007C43DE">
        <w:trPr>
          <w:ins w:id="412" w:author="Guna Dermawan" w:date="2021-11-17T19:44:00Z"/>
        </w:trPr>
        <w:tc>
          <w:tcPr>
            <w:tcW w:w="1803" w:type="dxa"/>
          </w:tcPr>
          <w:p w14:paraId="447FBE90" w14:textId="7721F178" w:rsidR="001C3410" w:rsidRDefault="00403470" w:rsidP="00337517">
            <w:pPr>
              <w:tabs>
                <w:tab w:val="left" w:pos="1344"/>
              </w:tabs>
              <w:rPr>
                <w:ins w:id="413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14" w:author="Guna Dermawan" w:date="2021-11-17T19:52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3.1</w:t>
              </w:r>
            </w:ins>
          </w:p>
        </w:tc>
        <w:tc>
          <w:tcPr>
            <w:tcW w:w="1803" w:type="dxa"/>
          </w:tcPr>
          <w:p w14:paraId="73BE7712" w14:textId="27CD4220" w:rsidR="001C3410" w:rsidRDefault="00403470" w:rsidP="00337517">
            <w:pPr>
              <w:tabs>
                <w:tab w:val="left" w:pos="1344"/>
              </w:tabs>
              <w:rPr>
                <w:ins w:id="415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ins w:id="416" w:author="Guna Dermawan" w:date="2021-11-17T19:52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Konfigurasi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basis data</w:t>
              </w:r>
            </w:ins>
          </w:p>
        </w:tc>
        <w:tc>
          <w:tcPr>
            <w:tcW w:w="1803" w:type="dxa"/>
          </w:tcPr>
          <w:p w14:paraId="6CEAE8CB" w14:textId="03A512EF" w:rsidR="001C3410" w:rsidRDefault="00403470" w:rsidP="00337517">
            <w:pPr>
              <w:tabs>
                <w:tab w:val="left" w:pos="1344"/>
              </w:tabs>
              <w:rPr>
                <w:ins w:id="417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18" w:author="Guna Dermawan" w:date="2021-11-17T19:52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2 Hari </w:t>
              </w:r>
            </w:ins>
          </w:p>
        </w:tc>
        <w:tc>
          <w:tcPr>
            <w:tcW w:w="1803" w:type="dxa"/>
          </w:tcPr>
          <w:p w14:paraId="0AF1AC4F" w14:textId="04A84399" w:rsidR="001C3410" w:rsidRDefault="00403470" w:rsidP="00337517">
            <w:pPr>
              <w:tabs>
                <w:tab w:val="left" w:pos="1344"/>
              </w:tabs>
              <w:rPr>
                <w:ins w:id="419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20" w:author="Guna Dermawan" w:date="2021-11-17T19:52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7 November 2021</w:t>
              </w:r>
            </w:ins>
          </w:p>
        </w:tc>
        <w:tc>
          <w:tcPr>
            <w:tcW w:w="1804" w:type="dxa"/>
          </w:tcPr>
          <w:p w14:paraId="746C1036" w14:textId="34C7F9D7" w:rsidR="001C3410" w:rsidRDefault="00403470" w:rsidP="00337517">
            <w:pPr>
              <w:keepNext/>
              <w:tabs>
                <w:tab w:val="left" w:pos="1344"/>
              </w:tabs>
              <w:rPr>
                <w:ins w:id="421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22" w:author="Guna Dermawan" w:date="2021-11-17T19:52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8 November 20</w:t>
              </w:r>
            </w:ins>
            <w:ins w:id="423" w:author="Guna Dermawan" w:date="2021-11-17T19:53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1</w:t>
              </w:r>
            </w:ins>
          </w:p>
        </w:tc>
      </w:tr>
      <w:tr w:rsidR="009027CA" w14:paraId="17F5C65A" w14:textId="77777777" w:rsidTr="007C43DE">
        <w:trPr>
          <w:ins w:id="424" w:author="Guna Dermawan" w:date="2021-11-17T19:44:00Z"/>
        </w:trPr>
        <w:tc>
          <w:tcPr>
            <w:tcW w:w="1803" w:type="dxa"/>
          </w:tcPr>
          <w:p w14:paraId="3596C118" w14:textId="1C8DC4F9" w:rsidR="001C3410" w:rsidRDefault="00A1353A" w:rsidP="00337517">
            <w:pPr>
              <w:tabs>
                <w:tab w:val="left" w:pos="1344"/>
              </w:tabs>
              <w:rPr>
                <w:ins w:id="425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26" w:author="Guna Dermawan" w:date="2021-11-17T19:53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3.2</w:t>
              </w:r>
            </w:ins>
          </w:p>
        </w:tc>
        <w:tc>
          <w:tcPr>
            <w:tcW w:w="1803" w:type="dxa"/>
          </w:tcPr>
          <w:p w14:paraId="737A8AAF" w14:textId="2CEBB1AB" w:rsidR="001C3410" w:rsidRDefault="00A1353A" w:rsidP="00337517">
            <w:pPr>
              <w:tabs>
                <w:tab w:val="left" w:pos="1344"/>
              </w:tabs>
              <w:rPr>
                <w:ins w:id="427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ins w:id="428" w:author="Guna Dermawan" w:date="2021-11-17T19:53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Membuat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</w:t>
              </w:r>
              <w:proofErr w:type="spellStart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fungsi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login dan sign up </w:t>
              </w:r>
              <w:proofErr w:type="spellStart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apliksi</w:t>
              </w:r>
            </w:ins>
            <w:proofErr w:type="spellEnd"/>
          </w:p>
        </w:tc>
        <w:tc>
          <w:tcPr>
            <w:tcW w:w="1803" w:type="dxa"/>
          </w:tcPr>
          <w:p w14:paraId="3F275B07" w14:textId="0313A32A" w:rsidR="001C3410" w:rsidRDefault="00A1353A" w:rsidP="00337517">
            <w:pPr>
              <w:tabs>
                <w:tab w:val="left" w:pos="1344"/>
              </w:tabs>
              <w:rPr>
                <w:ins w:id="429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30" w:author="Guna Dermawan" w:date="2021-11-17T19:53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4 Hari</w:t>
              </w:r>
            </w:ins>
          </w:p>
        </w:tc>
        <w:tc>
          <w:tcPr>
            <w:tcW w:w="1803" w:type="dxa"/>
          </w:tcPr>
          <w:p w14:paraId="68B36030" w14:textId="00F9E2C7" w:rsidR="001C3410" w:rsidRDefault="00A1353A" w:rsidP="00337517">
            <w:pPr>
              <w:tabs>
                <w:tab w:val="left" w:pos="1344"/>
              </w:tabs>
              <w:rPr>
                <w:ins w:id="431" w:author="Guna Dermawan" w:date="2021-11-17T19:53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32" w:author="Guna Dermawan" w:date="2021-11-17T19:53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</w:t>
              </w:r>
            </w:ins>
            <w:ins w:id="433" w:author="Guna Dermawan" w:date="2021-11-17T19:54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9</w:t>
              </w:r>
            </w:ins>
            <w:ins w:id="434" w:author="Guna Dermawan" w:date="2021-11-17T19:53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November </w:t>
              </w:r>
            </w:ins>
          </w:p>
          <w:p w14:paraId="63DBF455" w14:textId="3B2349A6" w:rsidR="00A1353A" w:rsidRDefault="00A1353A" w:rsidP="00337517">
            <w:pPr>
              <w:tabs>
                <w:tab w:val="left" w:pos="1344"/>
              </w:tabs>
              <w:rPr>
                <w:ins w:id="435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36" w:author="Guna Dermawan" w:date="2021-11-17T19:53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021</w:t>
              </w:r>
            </w:ins>
          </w:p>
        </w:tc>
        <w:tc>
          <w:tcPr>
            <w:tcW w:w="1804" w:type="dxa"/>
          </w:tcPr>
          <w:p w14:paraId="08394416" w14:textId="4C744AEC" w:rsidR="001C3410" w:rsidRDefault="00A1353A" w:rsidP="00337517">
            <w:pPr>
              <w:keepNext/>
              <w:tabs>
                <w:tab w:val="left" w:pos="1344"/>
              </w:tabs>
              <w:rPr>
                <w:ins w:id="437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38" w:author="Guna Dermawan" w:date="2021-11-17T19:54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2 </w:t>
              </w:r>
              <w:proofErr w:type="spellStart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Desember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2021</w:t>
              </w:r>
            </w:ins>
          </w:p>
        </w:tc>
      </w:tr>
      <w:tr w:rsidR="009027CA" w14:paraId="59B62759" w14:textId="77777777" w:rsidTr="007C43DE">
        <w:trPr>
          <w:ins w:id="439" w:author="Guna Dermawan" w:date="2021-11-17T19:44:00Z"/>
        </w:trPr>
        <w:tc>
          <w:tcPr>
            <w:tcW w:w="1803" w:type="dxa"/>
          </w:tcPr>
          <w:p w14:paraId="2A68360A" w14:textId="29F17330" w:rsidR="001C3410" w:rsidRDefault="004068DC" w:rsidP="00337517">
            <w:pPr>
              <w:tabs>
                <w:tab w:val="left" w:pos="1344"/>
              </w:tabs>
              <w:rPr>
                <w:ins w:id="440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41" w:author="Guna Dermawan" w:date="2021-11-17T19:54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3.3</w:t>
              </w:r>
            </w:ins>
          </w:p>
        </w:tc>
        <w:tc>
          <w:tcPr>
            <w:tcW w:w="1803" w:type="dxa"/>
          </w:tcPr>
          <w:p w14:paraId="7AEDE69C" w14:textId="03ADEB09" w:rsidR="001C3410" w:rsidRDefault="004852C6" w:rsidP="00337517">
            <w:pPr>
              <w:tabs>
                <w:tab w:val="left" w:pos="1344"/>
              </w:tabs>
              <w:rPr>
                <w:ins w:id="442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ins w:id="443" w:author="Guna Dermawan" w:date="2021-11-17T19:54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Manajemen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user profile</w:t>
              </w:r>
            </w:ins>
          </w:p>
        </w:tc>
        <w:tc>
          <w:tcPr>
            <w:tcW w:w="1803" w:type="dxa"/>
          </w:tcPr>
          <w:p w14:paraId="13B4EBBB" w14:textId="376FB04E" w:rsidR="001C3410" w:rsidRDefault="004852C6" w:rsidP="00337517">
            <w:pPr>
              <w:tabs>
                <w:tab w:val="left" w:pos="1344"/>
              </w:tabs>
              <w:rPr>
                <w:ins w:id="444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45" w:author="Guna Dermawan" w:date="2021-11-17T19:54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3 Hari </w:t>
              </w:r>
            </w:ins>
          </w:p>
        </w:tc>
        <w:tc>
          <w:tcPr>
            <w:tcW w:w="1803" w:type="dxa"/>
          </w:tcPr>
          <w:p w14:paraId="1EC41E8E" w14:textId="4F7A7727" w:rsidR="001C3410" w:rsidRDefault="004852C6" w:rsidP="00337517">
            <w:pPr>
              <w:tabs>
                <w:tab w:val="left" w:pos="1344"/>
              </w:tabs>
              <w:rPr>
                <w:ins w:id="446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47" w:author="Guna Dermawan" w:date="2021-11-17T19:54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3 </w:t>
              </w:r>
              <w:proofErr w:type="spellStart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Desember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2021</w:t>
              </w:r>
            </w:ins>
          </w:p>
        </w:tc>
        <w:tc>
          <w:tcPr>
            <w:tcW w:w="1804" w:type="dxa"/>
          </w:tcPr>
          <w:p w14:paraId="64D4FB36" w14:textId="0DECE778" w:rsidR="004852C6" w:rsidRDefault="004852C6" w:rsidP="00337517">
            <w:pPr>
              <w:keepNext/>
              <w:tabs>
                <w:tab w:val="left" w:pos="1344"/>
              </w:tabs>
              <w:rPr>
                <w:ins w:id="448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49" w:author="Guna Dermawan" w:date="2021-11-17T19:54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5 </w:t>
              </w:r>
              <w:proofErr w:type="spellStart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D</w:t>
              </w:r>
            </w:ins>
            <w:ins w:id="450" w:author="Guna Dermawan" w:date="2021-11-17T19:55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esember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2021</w:t>
              </w:r>
            </w:ins>
          </w:p>
        </w:tc>
      </w:tr>
      <w:tr w:rsidR="009027CA" w14:paraId="2EC9F3D2" w14:textId="77777777" w:rsidTr="007C43DE">
        <w:trPr>
          <w:ins w:id="451" w:author="Guna Dermawan" w:date="2021-11-17T19:44:00Z"/>
        </w:trPr>
        <w:tc>
          <w:tcPr>
            <w:tcW w:w="1803" w:type="dxa"/>
          </w:tcPr>
          <w:p w14:paraId="3D3951E2" w14:textId="758004CB" w:rsidR="001C3410" w:rsidRDefault="006B65A6" w:rsidP="00337517">
            <w:pPr>
              <w:tabs>
                <w:tab w:val="left" w:pos="1344"/>
              </w:tabs>
              <w:rPr>
                <w:ins w:id="452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53" w:author="Guna Dermawan" w:date="2021-11-17T19:55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3.4</w:t>
              </w:r>
            </w:ins>
          </w:p>
        </w:tc>
        <w:tc>
          <w:tcPr>
            <w:tcW w:w="1803" w:type="dxa"/>
          </w:tcPr>
          <w:p w14:paraId="5B071701" w14:textId="05E74D66" w:rsidR="001C3410" w:rsidRDefault="006B65A6" w:rsidP="00337517">
            <w:pPr>
              <w:tabs>
                <w:tab w:val="left" w:pos="1344"/>
              </w:tabs>
              <w:rPr>
                <w:ins w:id="454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ins w:id="455" w:author="Guna Dermawan" w:date="2021-11-17T19:55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Membuat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</w:t>
              </w:r>
              <w:proofErr w:type="spellStart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fungsi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</w:t>
              </w:r>
              <w:proofErr w:type="spellStart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presentasi</w:t>
              </w:r>
            </w:ins>
            <w:proofErr w:type="spellEnd"/>
          </w:p>
        </w:tc>
        <w:tc>
          <w:tcPr>
            <w:tcW w:w="1803" w:type="dxa"/>
          </w:tcPr>
          <w:p w14:paraId="3A0A5B47" w14:textId="18157705" w:rsidR="001C3410" w:rsidRDefault="006B65A6" w:rsidP="00337517">
            <w:pPr>
              <w:tabs>
                <w:tab w:val="left" w:pos="1344"/>
              </w:tabs>
              <w:rPr>
                <w:ins w:id="456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57" w:author="Guna Dermawan" w:date="2021-11-17T19:55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5 Hari</w:t>
              </w:r>
            </w:ins>
          </w:p>
        </w:tc>
        <w:tc>
          <w:tcPr>
            <w:tcW w:w="1803" w:type="dxa"/>
          </w:tcPr>
          <w:p w14:paraId="3A5C8B6F" w14:textId="500DF842" w:rsidR="001C3410" w:rsidRDefault="006B65A6" w:rsidP="00337517">
            <w:pPr>
              <w:tabs>
                <w:tab w:val="left" w:pos="1344"/>
              </w:tabs>
              <w:rPr>
                <w:ins w:id="458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59" w:author="Guna Dermawan" w:date="2021-11-17T19:55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6 </w:t>
              </w:r>
              <w:proofErr w:type="spellStart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Desember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2021</w:t>
              </w:r>
            </w:ins>
          </w:p>
        </w:tc>
        <w:tc>
          <w:tcPr>
            <w:tcW w:w="1804" w:type="dxa"/>
          </w:tcPr>
          <w:p w14:paraId="0B5DF699" w14:textId="6D8A2455" w:rsidR="001C3410" w:rsidRDefault="006B65A6" w:rsidP="00337517">
            <w:pPr>
              <w:keepNext/>
              <w:tabs>
                <w:tab w:val="left" w:pos="1344"/>
              </w:tabs>
              <w:rPr>
                <w:ins w:id="460" w:author="Guna Dermawan" w:date="2021-11-17T19:44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61" w:author="Guna Dermawan" w:date="2021-11-17T19:55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10 </w:t>
              </w:r>
              <w:proofErr w:type="spellStart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Desember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2021</w:t>
              </w:r>
            </w:ins>
          </w:p>
        </w:tc>
      </w:tr>
      <w:tr w:rsidR="009027CA" w14:paraId="22CE0A3A" w14:textId="77777777" w:rsidTr="007C43DE">
        <w:trPr>
          <w:ins w:id="462" w:author="Guna Dermawan" w:date="2021-11-17T19:56:00Z"/>
        </w:trPr>
        <w:tc>
          <w:tcPr>
            <w:tcW w:w="1803" w:type="dxa"/>
          </w:tcPr>
          <w:p w14:paraId="7A1AB9FF" w14:textId="5CDBE9C1" w:rsidR="00B96589" w:rsidRPr="00ED3D8F" w:rsidRDefault="00B96589" w:rsidP="00337517">
            <w:pPr>
              <w:tabs>
                <w:tab w:val="left" w:pos="1344"/>
              </w:tabs>
              <w:rPr>
                <w:ins w:id="463" w:author="Guna Dermawan" w:date="2021-11-17T19:5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464" w:author="Guna Dermawan" w:date="2021-11-17T20:02:00Z">
                  <w:rPr>
                    <w:ins w:id="465" w:author="Guna Dermawan" w:date="2021-11-17T19:5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466" w:author="Guna Dermawan" w:date="2021-11-17T19:56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467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4.0</w:t>
              </w:r>
            </w:ins>
          </w:p>
        </w:tc>
        <w:tc>
          <w:tcPr>
            <w:tcW w:w="1803" w:type="dxa"/>
          </w:tcPr>
          <w:p w14:paraId="6E5E6D09" w14:textId="5B173A1E" w:rsidR="00B96589" w:rsidRPr="00ED3D8F" w:rsidRDefault="00B96589" w:rsidP="00337517">
            <w:pPr>
              <w:tabs>
                <w:tab w:val="left" w:pos="1344"/>
              </w:tabs>
              <w:rPr>
                <w:ins w:id="468" w:author="Guna Dermawan" w:date="2021-11-17T19:5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469" w:author="Guna Dermawan" w:date="2021-11-17T20:02:00Z">
                  <w:rPr>
                    <w:ins w:id="470" w:author="Guna Dermawan" w:date="2021-11-17T19:5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471" w:author="Guna Dermawan" w:date="2021-11-17T19:56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472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Testing dan </w:t>
              </w:r>
              <w:proofErr w:type="spellStart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473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implementasi</w:t>
              </w:r>
              <w:proofErr w:type="spellEnd"/>
            </w:ins>
          </w:p>
        </w:tc>
        <w:tc>
          <w:tcPr>
            <w:tcW w:w="1803" w:type="dxa"/>
          </w:tcPr>
          <w:p w14:paraId="3789E6C9" w14:textId="365E6576" w:rsidR="00B96589" w:rsidRPr="00ED3D8F" w:rsidRDefault="00B96589" w:rsidP="00337517">
            <w:pPr>
              <w:tabs>
                <w:tab w:val="left" w:pos="1344"/>
              </w:tabs>
              <w:rPr>
                <w:ins w:id="474" w:author="Guna Dermawan" w:date="2021-11-17T19:5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475" w:author="Guna Dermawan" w:date="2021-11-17T20:02:00Z">
                  <w:rPr>
                    <w:ins w:id="476" w:author="Guna Dermawan" w:date="2021-11-17T19:5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477" w:author="Guna Dermawan" w:date="2021-11-17T19:57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478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3 Hari</w:t>
              </w:r>
            </w:ins>
          </w:p>
        </w:tc>
        <w:tc>
          <w:tcPr>
            <w:tcW w:w="1803" w:type="dxa"/>
          </w:tcPr>
          <w:p w14:paraId="406771E1" w14:textId="5B33469A" w:rsidR="00B96589" w:rsidRPr="00ED3D8F" w:rsidRDefault="00CC51D8" w:rsidP="00337517">
            <w:pPr>
              <w:tabs>
                <w:tab w:val="left" w:pos="1344"/>
              </w:tabs>
              <w:rPr>
                <w:ins w:id="479" w:author="Guna Dermawan" w:date="2021-11-17T19:5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480" w:author="Guna Dermawan" w:date="2021-11-17T20:02:00Z">
                  <w:rPr>
                    <w:ins w:id="481" w:author="Guna Dermawan" w:date="2021-11-17T19:5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482" w:author="Guna Dermawan" w:date="2021-11-17T19:57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483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11 </w:t>
              </w:r>
              <w:proofErr w:type="spellStart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484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Desember</w:t>
              </w:r>
              <w:proofErr w:type="spellEnd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485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2021</w:t>
              </w:r>
            </w:ins>
          </w:p>
        </w:tc>
        <w:tc>
          <w:tcPr>
            <w:tcW w:w="1804" w:type="dxa"/>
          </w:tcPr>
          <w:p w14:paraId="5B889BCE" w14:textId="1AF718B7" w:rsidR="00B96589" w:rsidRPr="00ED3D8F" w:rsidRDefault="00CC51D8" w:rsidP="00337517">
            <w:pPr>
              <w:keepNext/>
              <w:tabs>
                <w:tab w:val="left" w:pos="1344"/>
              </w:tabs>
              <w:rPr>
                <w:ins w:id="486" w:author="Guna Dermawan" w:date="2021-11-17T19:5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487" w:author="Guna Dermawan" w:date="2021-11-17T20:02:00Z">
                  <w:rPr>
                    <w:ins w:id="488" w:author="Guna Dermawan" w:date="2021-11-17T19:5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489" w:author="Guna Dermawan" w:date="2021-11-17T19:57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490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13 </w:t>
              </w:r>
              <w:proofErr w:type="spellStart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491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Desember</w:t>
              </w:r>
              <w:proofErr w:type="spellEnd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492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2021</w:t>
              </w:r>
            </w:ins>
          </w:p>
        </w:tc>
      </w:tr>
      <w:tr w:rsidR="009027CA" w14:paraId="0B105A26" w14:textId="77777777" w:rsidTr="007C43DE">
        <w:trPr>
          <w:ins w:id="493" w:author="Guna Dermawan" w:date="2021-11-17T19:56:00Z"/>
        </w:trPr>
        <w:tc>
          <w:tcPr>
            <w:tcW w:w="1803" w:type="dxa"/>
          </w:tcPr>
          <w:p w14:paraId="29D0DD65" w14:textId="7CBB145B" w:rsidR="00B96589" w:rsidRDefault="00C55FBA" w:rsidP="00337517">
            <w:pPr>
              <w:tabs>
                <w:tab w:val="left" w:pos="1344"/>
              </w:tabs>
              <w:rPr>
                <w:ins w:id="494" w:author="Guna Dermawan" w:date="2021-11-17T19:5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95" w:author="Guna Dermawan" w:date="2021-11-17T19:57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4.1</w:t>
              </w:r>
            </w:ins>
          </w:p>
        </w:tc>
        <w:tc>
          <w:tcPr>
            <w:tcW w:w="1803" w:type="dxa"/>
          </w:tcPr>
          <w:p w14:paraId="4CCA28FB" w14:textId="477EFEF7" w:rsidR="00B96589" w:rsidRDefault="00C55FBA" w:rsidP="00337517">
            <w:pPr>
              <w:tabs>
                <w:tab w:val="left" w:pos="1344"/>
              </w:tabs>
              <w:rPr>
                <w:ins w:id="496" w:author="Guna Dermawan" w:date="2021-11-17T19:5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97" w:author="Guna Dermawan" w:date="2021-11-17T19:57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Debugging</w:t>
              </w:r>
            </w:ins>
          </w:p>
        </w:tc>
        <w:tc>
          <w:tcPr>
            <w:tcW w:w="1803" w:type="dxa"/>
          </w:tcPr>
          <w:p w14:paraId="0293155B" w14:textId="5B81C688" w:rsidR="00B96589" w:rsidRDefault="00C55FBA" w:rsidP="00337517">
            <w:pPr>
              <w:tabs>
                <w:tab w:val="left" w:pos="1344"/>
              </w:tabs>
              <w:rPr>
                <w:ins w:id="498" w:author="Guna Dermawan" w:date="2021-11-17T19:5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499" w:author="Guna Dermawan" w:date="2021-11-17T19:57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2 Hari</w:t>
              </w:r>
            </w:ins>
          </w:p>
        </w:tc>
        <w:tc>
          <w:tcPr>
            <w:tcW w:w="1803" w:type="dxa"/>
          </w:tcPr>
          <w:p w14:paraId="5FA6F450" w14:textId="370C8EF7" w:rsidR="00B96589" w:rsidRDefault="00C55FBA" w:rsidP="00337517">
            <w:pPr>
              <w:tabs>
                <w:tab w:val="left" w:pos="1344"/>
              </w:tabs>
              <w:rPr>
                <w:ins w:id="500" w:author="Guna Dermawan" w:date="2021-11-17T19:5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501" w:author="Guna Dermawan" w:date="2021-11-17T19:57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11</w:t>
              </w:r>
            </w:ins>
            <w:ins w:id="502" w:author="Guna Dermawan" w:date="2021-11-17T19:58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</w:t>
              </w:r>
              <w:proofErr w:type="spellStart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Desember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2021</w:t>
              </w:r>
            </w:ins>
          </w:p>
        </w:tc>
        <w:tc>
          <w:tcPr>
            <w:tcW w:w="1804" w:type="dxa"/>
          </w:tcPr>
          <w:p w14:paraId="22F77A02" w14:textId="2ACED7B5" w:rsidR="00B96589" w:rsidRDefault="0034605F" w:rsidP="00337517">
            <w:pPr>
              <w:keepNext/>
              <w:tabs>
                <w:tab w:val="left" w:pos="1344"/>
              </w:tabs>
              <w:rPr>
                <w:ins w:id="503" w:author="Guna Dermawan" w:date="2021-11-17T19:5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504" w:author="Guna Dermawan" w:date="2021-11-17T19:58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12 </w:t>
              </w:r>
              <w:proofErr w:type="spellStart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Desember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2021</w:t>
              </w:r>
            </w:ins>
          </w:p>
        </w:tc>
      </w:tr>
      <w:tr w:rsidR="009027CA" w14:paraId="609549C6" w14:textId="77777777" w:rsidTr="007C43DE">
        <w:trPr>
          <w:ins w:id="505" w:author="Guna Dermawan" w:date="2021-11-17T19:56:00Z"/>
        </w:trPr>
        <w:tc>
          <w:tcPr>
            <w:tcW w:w="1803" w:type="dxa"/>
          </w:tcPr>
          <w:p w14:paraId="4F287122" w14:textId="5A979992" w:rsidR="00B96589" w:rsidRDefault="00CC2267" w:rsidP="00337517">
            <w:pPr>
              <w:tabs>
                <w:tab w:val="left" w:pos="1344"/>
              </w:tabs>
              <w:rPr>
                <w:ins w:id="506" w:author="Guna Dermawan" w:date="2021-11-17T19:5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507" w:author="Guna Dermawan" w:date="2021-11-17T19:58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4.2</w:t>
              </w:r>
            </w:ins>
          </w:p>
        </w:tc>
        <w:tc>
          <w:tcPr>
            <w:tcW w:w="1803" w:type="dxa"/>
          </w:tcPr>
          <w:p w14:paraId="5D891285" w14:textId="221A3B1E" w:rsidR="00B96589" w:rsidRDefault="00E9706D" w:rsidP="00337517">
            <w:pPr>
              <w:tabs>
                <w:tab w:val="left" w:pos="1344"/>
              </w:tabs>
              <w:rPr>
                <w:ins w:id="508" w:author="Guna Dermawan" w:date="2021-11-17T19:5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ins w:id="509" w:author="Guna Dermawan" w:date="2021-11-17T20:00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Implementasi</w:t>
              </w:r>
            </w:ins>
            <w:proofErr w:type="spellEnd"/>
          </w:p>
        </w:tc>
        <w:tc>
          <w:tcPr>
            <w:tcW w:w="1803" w:type="dxa"/>
          </w:tcPr>
          <w:p w14:paraId="6E986B1B" w14:textId="0EE16445" w:rsidR="00B96589" w:rsidRDefault="00CC2267" w:rsidP="00337517">
            <w:pPr>
              <w:tabs>
                <w:tab w:val="left" w:pos="1344"/>
              </w:tabs>
              <w:rPr>
                <w:ins w:id="510" w:author="Guna Dermawan" w:date="2021-11-17T19:5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511" w:author="Guna Dermawan" w:date="2021-11-17T19:58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1 Hari</w:t>
              </w:r>
            </w:ins>
          </w:p>
        </w:tc>
        <w:tc>
          <w:tcPr>
            <w:tcW w:w="1803" w:type="dxa"/>
          </w:tcPr>
          <w:p w14:paraId="6851CF23" w14:textId="1B09E14C" w:rsidR="00B96589" w:rsidRDefault="00CC2267" w:rsidP="00337517">
            <w:pPr>
              <w:tabs>
                <w:tab w:val="left" w:pos="1344"/>
              </w:tabs>
              <w:rPr>
                <w:ins w:id="512" w:author="Guna Dermawan" w:date="2021-11-17T19:5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513" w:author="Guna Dermawan" w:date="2021-11-17T19:58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13 </w:t>
              </w:r>
              <w:proofErr w:type="spellStart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Desember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2021</w:t>
              </w:r>
            </w:ins>
          </w:p>
        </w:tc>
        <w:tc>
          <w:tcPr>
            <w:tcW w:w="1804" w:type="dxa"/>
          </w:tcPr>
          <w:p w14:paraId="258453F3" w14:textId="65946D20" w:rsidR="00B96589" w:rsidRDefault="00CC2267" w:rsidP="00337517">
            <w:pPr>
              <w:keepNext/>
              <w:tabs>
                <w:tab w:val="left" w:pos="1344"/>
              </w:tabs>
              <w:rPr>
                <w:ins w:id="514" w:author="Guna Dermawan" w:date="2021-11-17T19:56:00Z"/>
                <w:rFonts w:ascii="Times New Roman" w:hAnsi="Times New Roman" w:cs="Times New Roman"/>
                <w:sz w:val="24"/>
                <w:szCs w:val="24"/>
                <w:lang w:val="en-US"/>
              </w:rPr>
            </w:pPr>
            <w:ins w:id="515" w:author="Guna Dermawan" w:date="2021-11-17T19:58:00Z"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13 </w:t>
              </w:r>
              <w:proofErr w:type="spellStart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>Desember</w:t>
              </w:r>
              <w:proofErr w:type="spellEnd"/>
              <w:r>
                <w:rPr>
                  <w:rFonts w:ascii="Times New Roman" w:hAnsi="Times New Roman" w:cs="Times New Roman"/>
                  <w:sz w:val="24"/>
                  <w:szCs w:val="24"/>
                  <w:lang w:val="en-US"/>
                </w:rPr>
                <w:t xml:space="preserve"> 2021</w:t>
              </w:r>
            </w:ins>
          </w:p>
        </w:tc>
      </w:tr>
      <w:tr w:rsidR="009027CA" w14:paraId="2D348ED0" w14:textId="77777777" w:rsidTr="007C43DE">
        <w:trPr>
          <w:ins w:id="516" w:author="Guna Dermawan" w:date="2021-11-17T19:56:00Z"/>
        </w:trPr>
        <w:tc>
          <w:tcPr>
            <w:tcW w:w="1803" w:type="dxa"/>
          </w:tcPr>
          <w:p w14:paraId="1CFC9930" w14:textId="2AC7B2BB" w:rsidR="00B96589" w:rsidRPr="00ED3D8F" w:rsidRDefault="00AF79E1" w:rsidP="00337517">
            <w:pPr>
              <w:tabs>
                <w:tab w:val="left" w:pos="1344"/>
              </w:tabs>
              <w:rPr>
                <w:ins w:id="517" w:author="Guna Dermawan" w:date="2021-11-17T19:5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518" w:author="Guna Dermawan" w:date="2021-11-17T20:02:00Z">
                  <w:rPr>
                    <w:ins w:id="519" w:author="Guna Dermawan" w:date="2021-11-17T19:5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520" w:author="Guna Dermawan" w:date="2021-11-17T19:58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521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5.0</w:t>
              </w:r>
            </w:ins>
          </w:p>
        </w:tc>
        <w:tc>
          <w:tcPr>
            <w:tcW w:w="1803" w:type="dxa"/>
          </w:tcPr>
          <w:p w14:paraId="218D75DF" w14:textId="287176FC" w:rsidR="00B96589" w:rsidRPr="00ED3D8F" w:rsidRDefault="00AF79E1" w:rsidP="00337517">
            <w:pPr>
              <w:tabs>
                <w:tab w:val="left" w:pos="1344"/>
              </w:tabs>
              <w:rPr>
                <w:ins w:id="522" w:author="Guna Dermawan" w:date="2021-11-17T19:5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523" w:author="Guna Dermawan" w:date="2021-11-17T20:02:00Z">
                  <w:rPr>
                    <w:ins w:id="524" w:author="Guna Dermawan" w:date="2021-11-17T19:5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proofErr w:type="spellStart"/>
            <w:ins w:id="525" w:author="Guna Dermawan" w:date="2021-11-17T19:59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526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Pemeliharaan</w:t>
              </w:r>
              <w:proofErr w:type="spellEnd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527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</w:t>
              </w:r>
            </w:ins>
          </w:p>
        </w:tc>
        <w:tc>
          <w:tcPr>
            <w:tcW w:w="1803" w:type="dxa"/>
          </w:tcPr>
          <w:p w14:paraId="4AEF9EAA" w14:textId="40A7390D" w:rsidR="00B96589" w:rsidRPr="00ED3D8F" w:rsidRDefault="00AF79E1" w:rsidP="00337517">
            <w:pPr>
              <w:tabs>
                <w:tab w:val="left" w:pos="1344"/>
              </w:tabs>
              <w:rPr>
                <w:ins w:id="528" w:author="Guna Dermawan" w:date="2021-11-17T19:5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529" w:author="Guna Dermawan" w:date="2021-11-17T20:02:00Z">
                  <w:rPr>
                    <w:ins w:id="530" w:author="Guna Dermawan" w:date="2021-11-17T19:5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531" w:author="Guna Dermawan" w:date="2021-11-17T19:59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532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3 Hari</w:t>
              </w:r>
            </w:ins>
          </w:p>
        </w:tc>
        <w:tc>
          <w:tcPr>
            <w:tcW w:w="1803" w:type="dxa"/>
          </w:tcPr>
          <w:p w14:paraId="65A6B181" w14:textId="1ECC6419" w:rsidR="00B96589" w:rsidRPr="00ED3D8F" w:rsidRDefault="00AF79E1" w:rsidP="00337517">
            <w:pPr>
              <w:tabs>
                <w:tab w:val="left" w:pos="1344"/>
              </w:tabs>
              <w:rPr>
                <w:ins w:id="533" w:author="Guna Dermawan" w:date="2021-11-17T19:5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534" w:author="Guna Dermawan" w:date="2021-11-17T20:02:00Z">
                  <w:rPr>
                    <w:ins w:id="535" w:author="Guna Dermawan" w:date="2021-11-17T19:5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536" w:author="Guna Dermawan" w:date="2021-11-17T19:59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537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14 </w:t>
              </w:r>
              <w:proofErr w:type="spellStart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538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Desember</w:t>
              </w:r>
              <w:proofErr w:type="spellEnd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539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2021</w:t>
              </w:r>
            </w:ins>
          </w:p>
        </w:tc>
        <w:tc>
          <w:tcPr>
            <w:tcW w:w="1804" w:type="dxa"/>
          </w:tcPr>
          <w:p w14:paraId="46F48239" w14:textId="5441AE3B" w:rsidR="00B96589" w:rsidRPr="00ED3D8F" w:rsidRDefault="00AF79E1" w:rsidP="00337517">
            <w:pPr>
              <w:keepNext/>
              <w:tabs>
                <w:tab w:val="left" w:pos="1344"/>
              </w:tabs>
              <w:rPr>
                <w:ins w:id="540" w:author="Guna Dermawan" w:date="2021-11-17T19:56:00Z"/>
                <w:rFonts w:ascii="Times New Roman" w:hAnsi="Times New Roman" w:cs="Times New Roman"/>
                <w:b/>
                <w:bCs/>
                <w:sz w:val="24"/>
                <w:szCs w:val="24"/>
                <w:lang w:val="en-US"/>
                <w:rPrChange w:id="541" w:author="Guna Dermawan" w:date="2021-11-17T20:02:00Z">
                  <w:rPr>
                    <w:ins w:id="542" w:author="Guna Dermawan" w:date="2021-11-17T19:56:00Z"/>
                    <w:rFonts w:ascii="Times New Roman" w:hAnsi="Times New Roman" w:cs="Times New Roman"/>
                    <w:sz w:val="24"/>
                    <w:szCs w:val="24"/>
                    <w:lang w:val="en-US"/>
                  </w:rPr>
                </w:rPrChange>
              </w:rPr>
            </w:pPr>
            <w:ins w:id="543" w:author="Guna Dermawan" w:date="2021-11-17T19:59:00Z"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544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16 </w:t>
              </w:r>
              <w:proofErr w:type="spellStart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545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>Desember</w:t>
              </w:r>
              <w:proofErr w:type="spellEnd"/>
              <w:r w:rsidRPr="00ED3D8F">
                <w:rPr>
                  <w:rFonts w:ascii="Times New Roman" w:hAnsi="Times New Roman" w:cs="Times New Roman"/>
                  <w:b/>
                  <w:bCs/>
                  <w:sz w:val="24"/>
                  <w:szCs w:val="24"/>
                  <w:lang w:val="en-US"/>
                  <w:rPrChange w:id="546" w:author="Guna Dermawan" w:date="2021-11-17T20:02:00Z">
                    <w:rPr>
                      <w:rFonts w:ascii="Times New Roman" w:hAnsi="Times New Roman" w:cs="Times New Roman"/>
                      <w:sz w:val="24"/>
                      <w:szCs w:val="24"/>
                      <w:lang w:val="en-US"/>
                    </w:rPr>
                  </w:rPrChange>
                </w:rPr>
                <w:t xml:space="preserve"> 2021</w:t>
              </w:r>
            </w:ins>
          </w:p>
        </w:tc>
      </w:tr>
    </w:tbl>
    <w:p w14:paraId="16661962" w14:textId="70BE842A" w:rsidR="00C82D96" w:rsidRDefault="00C82D96" w:rsidP="00C82D96">
      <w:pPr>
        <w:pStyle w:val="Caption"/>
        <w:jc w:val="center"/>
        <w:rPr>
          <w:ins w:id="547" w:author="Guna Dermawan" w:date="2021-11-18T09:54:00Z"/>
        </w:rPr>
      </w:pPr>
      <w:ins w:id="548" w:author="Guna Dermawan" w:date="2021-11-18T09:54:00Z">
        <w:r>
          <w:t xml:space="preserve">Table </w:t>
        </w:r>
        <w:r>
          <w:fldChar w:fldCharType="begin"/>
        </w:r>
        <w:r>
          <w:instrText xml:space="preserve"> SEQ Table \* ARABIC </w:instrText>
        </w:r>
        <w:r>
          <w:fldChar w:fldCharType="separate"/>
        </w:r>
        <w:r>
          <w:rPr>
            <w:noProof/>
          </w:rPr>
          <w:t>1</w:t>
        </w:r>
        <w:r>
          <w:fldChar w:fldCharType="end"/>
        </w:r>
        <w:r>
          <w:rPr>
            <w:lang w:val="id-ID"/>
          </w:rPr>
          <w:t xml:space="preserve"> Project schedule pembuatan aplikasi</w:t>
        </w:r>
        <w:r w:rsidDel="001C3410">
          <w:t xml:space="preserve"> </w:t>
        </w:r>
      </w:ins>
      <w:del w:id="549" w:author="Guna Dermawan" w:date="2021-11-17T19:43:00Z">
        <w:r w:rsidR="007C43DE" w:rsidDel="001C3410">
          <w:delText xml:space="preserve">gambar </w:delText>
        </w:r>
        <w:r w:rsidR="007C43DE" w:rsidDel="001C3410">
          <w:fldChar w:fldCharType="begin"/>
        </w:r>
        <w:r w:rsidR="007C43DE" w:rsidRPr="00E61388" w:rsidDel="001C3410">
          <w:rPr>
            <w:rPrChange w:id="550" w:author="Guna Dermawan" w:date="2021-11-18T09:58:00Z">
              <w:rPr/>
            </w:rPrChange>
          </w:rPr>
          <w:delInstrText xml:space="preserve"> SEQ gambar \* ARABIC </w:delInstrText>
        </w:r>
        <w:r w:rsidR="007C43DE" w:rsidDel="001C3410">
          <w:fldChar w:fldCharType="separate"/>
        </w:r>
        <w:r w:rsidR="007C43DE" w:rsidDel="001C3410">
          <w:rPr>
            <w:noProof/>
          </w:rPr>
          <w:delText>2</w:delText>
        </w:r>
        <w:r w:rsidR="007C43DE" w:rsidDel="001C3410">
          <w:fldChar w:fldCharType="end"/>
        </w:r>
      </w:del>
    </w:p>
    <w:p w14:paraId="64929E11" w14:textId="0C6BC2E5" w:rsidR="00C810A3" w:rsidRDefault="00E61388" w:rsidP="00C467EC">
      <w:pPr>
        <w:tabs>
          <w:tab w:val="left" w:pos="6694"/>
        </w:tabs>
        <w:jc w:val="both"/>
        <w:rPr>
          <w:ins w:id="551" w:author="Guna Dermawan" w:date="2021-11-18T10:04:00Z"/>
          <w:rFonts w:ascii="Times New Roman" w:hAnsi="Times New Roman" w:cs="Times New Roman"/>
          <w:b/>
          <w:bCs/>
          <w:sz w:val="24"/>
          <w:szCs w:val="24"/>
          <w:lang w:val="id-ID"/>
        </w:rPr>
        <w:pPrChange w:id="552" w:author="Guna Dermawan" w:date="2021-11-18T10:11:00Z">
          <w:pPr>
            <w:tabs>
              <w:tab w:val="left" w:pos="6694"/>
            </w:tabs>
            <w:jc w:val="both"/>
          </w:pPr>
        </w:pPrChange>
      </w:pPr>
      <w:ins w:id="553" w:author="Guna Dermawan" w:date="2021-11-18T09:58:00Z">
        <w:r w:rsidRPr="00E61388">
          <w:rPr>
            <w:rFonts w:ascii="Times New Roman" w:hAnsi="Times New Roman" w:cs="Times New Roman"/>
            <w:b/>
            <w:bCs/>
            <w:sz w:val="24"/>
            <w:szCs w:val="24"/>
            <w:lang w:val="id-ID"/>
            <w:rPrChange w:id="554" w:author="Guna Dermawan" w:date="2021-11-18T09:58:00Z">
              <w:rPr>
                <w:b/>
                <w:bCs/>
                <w:lang w:val="id-ID"/>
              </w:rPr>
            </w:rPrChange>
          </w:rPr>
          <w:t>Project Resources</w:t>
        </w:r>
        <w:r w:rsidR="00C34D54">
          <w:rPr>
            <w:rFonts w:ascii="Times New Roman" w:hAnsi="Times New Roman" w:cs="Times New Roman"/>
            <w:b/>
            <w:bCs/>
            <w:sz w:val="24"/>
            <w:szCs w:val="24"/>
            <w:lang w:val="id-ID"/>
          </w:rPr>
          <w:t>:</w:t>
        </w:r>
      </w:ins>
    </w:p>
    <w:p w14:paraId="1D207215" w14:textId="622EA1F4" w:rsidR="009D5FC6" w:rsidRDefault="009D5FC6" w:rsidP="00C467EC">
      <w:pPr>
        <w:tabs>
          <w:tab w:val="left" w:pos="6694"/>
        </w:tabs>
        <w:jc w:val="both"/>
        <w:rPr>
          <w:ins w:id="555" w:author="Guna Dermawan" w:date="2021-11-18T10:04:00Z"/>
          <w:rFonts w:ascii="Times New Roman" w:hAnsi="Times New Roman" w:cs="Times New Roman"/>
          <w:sz w:val="24"/>
          <w:szCs w:val="24"/>
          <w:lang w:val="id-ID"/>
        </w:rPr>
        <w:pPrChange w:id="556" w:author="Guna Dermawan" w:date="2021-11-18T10:11:00Z">
          <w:pPr>
            <w:tabs>
              <w:tab w:val="left" w:pos="6694"/>
            </w:tabs>
            <w:jc w:val="both"/>
          </w:pPr>
        </w:pPrChange>
      </w:pPr>
      <w:ins w:id="557" w:author="Guna Dermawan" w:date="2021-11-18T10:04:00Z">
        <w:r>
          <w:rPr>
            <w:rFonts w:ascii="Times New Roman" w:hAnsi="Times New Roman" w:cs="Times New Roman"/>
            <w:sz w:val="24"/>
            <w:szCs w:val="24"/>
            <w:lang w:val="id-ID"/>
          </w:rPr>
          <w:t>Resources yang akan digunakan dalam pembuatan aplikasi ini adalah sebagai berikut:</w:t>
        </w:r>
      </w:ins>
    </w:p>
    <w:p w14:paraId="3207F45E" w14:textId="6112FC76" w:rsidR="009D5FC6" w:rsidRDefault="009D5FC6" w:rsidP="00C467EC">
      <w:pPr>
        <w:pStyle w:val="ListParagraph"/>
        <w:numPr>
          <w:ilvl w:val="0"/>
          <w:numId w:val="11"/>
        </w:numPr>
        <w:tabs>
          <w:tab w:val="left" w:pos="6694"/>
        </w:tabs>
        <w:jc w:val="both"/>
        <w:rPr>
          <w:ins w:id="558" w:author="Guna Dermawan" w:date="2021-11-18T10:05:00Z"/>
          <w:rFonts w:ascii="Times New Roman" w:hAnsi="Times New Roman" w:cs="Times New Roman"/>
          <w:sz w:val="24"/>
          <w:szCs w:val="24"/>
          <w:lang w:val="id-ID"/>
        </w:rPr>
        <w:pPrChange w:id="559" w:author="Guna Dermawan" w:date="2021-11-18T10:11:00Z">
          <w:pPr>
            <w:pStyle w:val="ListParagraph"/>
            <w:numPr>
              <w:numId w:val="11"/>
            </w:numPr>
            <w:tabs>
              <w:tab w:val="left" w:pos="6694"/>
            </w:tabs>
            <w:ind w:hanging="360"/>
            <w:jc w:val="both"/>
          </w:pPr>
        </w:pPrChange>
      </w:pPr>
      <w:ins w:id="560" w:author="Guna Dermawan" w:date="2021-11-18T10:04:00Z">
        <w:r>
          <w:rPr>
            <w:rFonts w:ascii="Times New Roman" w:hAnsi="Times New Roman" w:cs="Times New Roman"/>
            <w:sz w:val="24"/>
            <w:szCs w:val="24"/>
            <w:lang w:val="id-ID"/>
          </w:rPr>
          <w:t xml:space="preserve">Bahasa </w:t>
        </w:r>
      </w:ins>
      <w:ins w:id="561" w:author="Guna Dermawan" w:date="2021-11-18T10:05:00Z">
        <w:r>
          <w:rPr>
            <w:rFonts w:ascii="Times New Roman" w:hAnsi="Times New Roman" w:cs="Times New Roman"/>
            <w:sz w:val="24"/>
            <w:szCs w:val="24"/>
            <w:lang w:val="id-ID"/>
          </w:rPr>
          <w:t xml:space="preserve">Pemrograman: Kotlin </w:t>
        </w:r>
      </w:ins>
    </w:p>
    <w:p w14:paraId="5F3A4B97" w14:textId="6589429F" w:rsidR="009D5FC6" w:rsidRDefault="009D5FC6" w:rsidP="00C467EC">
      <w:pPr>
        <w:pStyle w:val="ListParagraph"/>
        <w:numPr>
          <w:ilvl w:val="0"/>
          <w:numId w:val="11"/>
        </w:numPr>
        <w:tabs>
          <w:tab w:val="left" w:pos="6694"/>
        </w:tabs>
        <w:jc w:val="both"/>
        <w:rPr>
          <w:ins w:id="562" w:author="Guna Dermawan" w:date="2021-11-18T10:05:00Z"/>
          <w:rFonts w:ascii="Times New Roman" w:hAnsi="Times New Roman" w:cs="Times New Roman"/>
          <w:sz w:val="24"/>
          <w:szCs w:val="24"/>
          <w:lang w:val="id-ID"/>
        </w:rPr>
        <w:pPrChange w:id="563" w:author="Guna Dermawan" w:date="2021-11-18T10:11:00Z">
          <w:pPr>
            <w:pStyle w:val="ListParagraph"/>
            <w:numPr>
              <w:numId w:val="11"/>
            </w:numPr>
            <w:tabs>
              <w:tab w:val="left" w:pos="6694"/>
            </w:tabs>
            <w:ind w:hanging="360"/>
            <w:jc w:val="both"/>
          </w:pPr>
        </w:pPrChange>
      </w:pPr>
      <w:ins w:id="564" w:author="Guna Dermawan" w:date="2021-11-18T10:05:00Z">
        <w:r>
          <w:rPr>
            <w:rFonts w:ascii="Times New Roman" w:hAnsi="Times New Roman" w:cs="Times New Roman"/>
            <w:sz w:val="24"/>
            <w:szCs w:val="24"/>
            <w:lang w:val="id-ID"/>
          </w:rPr>
          <w:t>IDE: Android Studio</w:t>
        </w:r>
      </w:ins>
    </w:p>
    <w:p w14:paraId="5DCDC858" w14:textId="112C5E03" w:rsidR="009D5FC6" w:rsidRDefault="009D5FC6" w:rsidP="00C467EC">
      <w:pPr>
        <w:pStyle w:val="ListParagraph"/>
        <w:numPr>
          <w:ilvl w:val="0"/>
          <w:numId w:val="11"/>
        </w:numPr>
        <w:tabs>
          <w:tab w:val="left" w:pos="6694"/>
        </w:tabs>
        <w:jc w:val="both"/>
        <w:rPr>
          <w:ins w:id="565" w:author="Guna Dermawan" w:date="2021-11-18T10:05:00Z"/>
          <w:rFonts w:ascii="Times New Roman" w:hAnsi="Times New Roman" w:cs="Times New Roman"/>
          <w:sz w:val="24"/>
          <w:szCs w:val="24"/>
          <w:lang w:val="id-ID"/>
        </w:rPr>
        <w:pPrChange w:id="566" w:author="Guna Dermawan" w:date="2021-11-18T10:11:00Z">
          <w:pPr>
            <w:pStyle w:val="ListParagraph"/>
            <w:numPr>
              <w:numId w:val="11"/>
            </w:numPr>
            <w:tabs>
              <w:tab w:val="left" w:pos="6694"/>
            </w:tabs>
            <w:ind w:hanging="360"/>
            <w:jc w:val="both"/>
          </w:pPr>
        </w:pPrChange>
      </w:pPr>
      <w:ins w:id="567" w:author="Guna Dermawan" w:date="2021-11-18T10:05:00Z">
        <w:r>
          <w:rPr>
            <w:rFonts w:ascii="Times New Roman" w:hAnsi="Times New Roman" w:cs="Times New Roman"/>
            <w:sz w:val="24"/>
            <w:szCs w:val="24"/>
            <w:lang w:val="id-ID"/>
          </w:rPr>
          <w:t>Basis Data: Firebase</w:t>
        </w:r>
      </w:ins>
    </w:p>
    <w:p w14:paraId="38296A48" w14:textId="474F698A" w:rsidR="009B674C" w:rsidRPr="00C467EC" w:rsidRDefault="004D7C0B" w:rsidP="00C467EC">
      <w:pPr>
        <w:pStyle w:val="ListParagraph"/>
        <w:numPr>
          <w:ilvl w:val="0"/>
          <w:numId w:val="11"/>
        </w:numPr>
        <w:tabs>
          <w:tab w:val="left" w:pos="6694"/>
        </w:tabs>
        <w:jc w:val="both"/>
        <w:rPr>
          <w:ins w:id="568" w:author="Guna Dermawan" w:date="2021-11-18T10:10:00Z"/>
          <w:rFonts w:ascii="Times New Roman" w:hAnsi="Times New Roman" w:cs="Times New Roman"/>
          <w:sz w:val="24"/>
          <w:szCs w:val="24"/>
          <w:lang w:val="id-ID"/>
          <w:rPrChange w:id="569" w:author="Guna Dermawan" w:date="2021-11-18T10:11:00Z">
            <w:rPr>
              <w:ins w:id="570" w:author="Guna Dermawan" w:date="2021-11-18T10:10:00Z"/>
              <w:rFonts w:ascii="Times New Roman" w:hAnsi="Times New Roman" w:cs="Times New Roman"/>
              <w:sz w:val="24"/>
              <w:szCs w:val="24"/>
              <w:lang w:val="id-ID"/>
            </w:rPr>
          </w:rPrChange>
        </w:rPr>
        <w:pPrChange w:id="571" w:author="Guna Dermawan" w:date="2021-11-18T10:11:00Z">
          <w:pPr>
            <w:pStyle w:val="ListParagraph"/>
            <w:tabs>
              <w:tab w:val="left" w:pos="6694"/>
            </w:tabs>
            <w:jc w:val="both"/>
          </w:pPr>
        </w:pPrChange>
      </w:pPr>
      <w:ins w:id="572" w:author="Guna Dermawan" w:date="2021-11-18T10:06:00Z">
        <w:r>
          <w:rPr>
            <w:rFonts w:ascii="Times New Roman" w:hAnsi="Times New Roman" w:cs="Times New Roman"/>
            <w:sz w:val="24"/>
            <w:szCs w:val="24"/>
            <w:lang w:val="id-ID"/>
          </w:rPr>
          <w:t>Jurnal sebagai referensi :</w:t>
        </w:r>
      </w:ins>
    </w:p>
    <w:p w14:paraId="65A559F7" w14:textId="132B3555" w:rsidR="0093785C" w:rsidRPr="0093785C" w:rsidRDefault="0093785C" w:rsidP="00C467EC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</w:rPr>
        <w:pPrChange w:id="573" w:author="Guna Dermawan" w:date="2021-11-18T10:11:00Z">
          <w:pPr>
            <w:widowControl w:val="0"/>
            <w:autoSpaceDE w:val="0"/>
            <w:autoSpaceDN w:val="0"/>
            <w:adjustRightInd w:val="0"/>
            <w:spacing w:line="240" w:lineRule="auto"/>
            <w:ind w:left="640" w:hanging="640"/>
          </w:pPr>
        </w:pPrChange>
      </w:pPr>
      <w:ins w:id="574" w:author="Guna Dermawan" w:date="2021-11-18T10:11:00Z">
        <w:r>
          <w:rPr>
            <w:rFonts w:ascii="Times New Roman" w:hAnsi="Times New Roman" w:cs="Times New Roman"/>
            <w:sz w:val="24"/>
            <w:szCs w:val="24"/>
            <w:lang w:val="id-ID"/>
          </w:rPr>
          <w:tab/>
        </w:r>
      </w:ins>
      <w:ins w:id="575" w:author="Guna Dermawan" w:date="2021-11-18T10:10:00Z">
        <w:r w:rsidR="009B674C">
          <w:rPr>
            <w:rFonts w:ascii="Times New Roman" w:hAnsi="Times New Roman" w:cs="Times New Roman"/>
            <w:sz w:val="24"/>
            <w:szCs w:val="24"/>
            <w:lang w:val="id-ID"/>
          </w:rPr>
          <w:fldChar w:fldCharType="begin" w:fldLock="1"/>
        </w:r>
        <w:r w:rsidR="009B674C">
          <w:rPr>
            <w:rFonts w:ascii="Times New Roman" w:hAnsi="Times New Roman" w:cs="Times New Roman"/>
            <w:sz w:val="24"/>
            <w:szCs w:val="24"/>
            <w:lang w:val="id-ID"/>
          </w:rPr>
          <w:instrText xml:space="preserve">ADDIN Mendeley Bibliography CSL_BIBLIOGRAPHY </w:instrText>
        </w:r>
      </w:ins>
      <w:r w:rsidR="009B674C">
        <w:rPr>
          <w:rFonts w:ascii="Times New Roman" w:hAnsi="Times New Roman" w:cs="Times New Roman"/>
          <w:sz w:val="24"/>
          <w:szCs w:val="24"/>
          <w:lang w:val="id-ID"/>
        </w:rPr>
        <w:fldChar w:fldCharType="separate"/>
      </w:r>
      <w:r w:rsidRPr="0093785C">
        <w:rPr>
          <w:rFonts w:ascii="Times New Roman" w:hAnsi="Times New Roman" w:cs="Times New Roman"/>
          <w:noProof/>
          <w:sz w:val="24"/>
          <w:szCs w:val="24"/>
        </w:rPr>
        <w:t>[1]</w:t>
      </w:r>
      <w:r w:rsidRPr="0093785C">
        <w:rPr>
          <w:rFonts w:ascii="Times New Roman" w:hAnsi="Times New Roman" w:cs="Times New Roman"/>
          <w:noProof/>
          <w:sz w:val="24"/>
          <w:szCs w:val="24"/>
        </w:rPr>
        <w:tab/>
        <w:t xml:space="preserve">D. Supriatna and E. Junianto, “Aplikasi Presensi Pegawai Memanfaatkan Teknologi Fingerprint dan Global Positioning System (GPS) Pada Android,” </w:t>
      </w:r>
      <w:r w:rsidRPr="0093785C">
        <w:rPr>
          <w:rFonts w:ascii="Times New Roman" w:hAnsi="Times New Roman" w:cs="Times New Roman"/>
          <w:i/>
          <w:iCs/>
          <w:noProof/>
          <w:sz w:val="24"/>
          <w:szCs w:val="24"/>
        </w:rPr>
        <w:t>e Pros. Tek. Inform.</w:t>
      </w:r>
      <w:r w:rsidRPr="0093785C">
        <w:rPr>
          <w:rFonts w:ascii="Times New Roman" w:hAnsi="Times New Roman" w:cs="Times New Roman"/>
          <w:noProof/>
          <w:sz w:val="24"/>
          <w:szCs w:val="24"/>
        </w:rPr>
        <w:t>, vol. 1, no. 1, pp. 269–280, 2020.</w:t>
      </w:r>
    </w:p>
    <w:p w14:paraId="150D8EA5" w14:textId="12980846" w:rsidR="0093785C" w:rsidRDefault="009B674C" w:rsidP="00C467EC">
      <w:pPr>
        <w:pStyle w:val="ListParagraph"/>
        <w:tabs>
          <w:tab w:val="left" w:pos="6694"/>
        </w:tabs>
        <w:jc w:val="both"/>
        <w:rPr>
          <w:ins w:id="576" w:author="Guna Dermawan" w:date="2021-11-18T10:15:00Z"/>
          <w:rFonts w:ascii="Times New Roman" w:hAnsi="Times New Roman" w:cs="Times New Roman"/>
          <w:noProof/>
          <w:sz w:val="24"/>
          <w:szCs w:val="24"/>
        </w:rPr>
      </w:pPr>
      <w:ins w:id="577" w:author="Guna Dermawan" w:date="2021-11-18T10:10:00Z">
        <w:r>
          <w:rPr>
            <w:rFonts w:ascii="Times New Roman" w:hAnsi="Times New Roman" w:cs="Times New Roman"/>
            <w:sz w:val="24"/>
            <w:szCs w:val="24"/>
            <w:lang w:val="id-ID"/>
          </w:rPr>
          <w:fldChar w:fldCharType="end"/>
        </w:r>
      </w:ins>
      <w:ins w:id="578" w:author="Guna Dermawan" w:date="2021-11-18T10:11:00Z">
        <w:r w:rsidR="0093785C">
          <w:rPr>
            <w:rFonts w:ascii="Times New Roman" w:hAnsi="Times New Roman" w:cs="Times New Roman"/>
            <w:sz w:val="24"/>
            <w:szCs w:val="24"/>
            <w:lang w:val="id-ID"/>
          </w:rPr>
          <w:fldChar w:fldCharType="begin" w:fldLock="1"/>
        </w:r>
        <w:r w:rsidR="0093785C">
          <w:rPr>
            <w:rFonts w:ascii="Times New Roman" w:hAnsi="Times New Roman" w:cs="Times New Roman"/>
            <w:sz w:val="24"/>
            <w:szCs w:val="24"/>
            <w:lang w:val="id-ID"/>
          </w:rPr>
          <w:instrText xml:space="preserve">ADDIN Mendeley Bibliography CSL_BIBLIOGRAPHY </w:instrText>
        </w:r>
      </w:ins>
      <w:r w:rsidR="0093785C">
        <w:rPr>
          <w:rFonts w:ascii="Times New Roman" w:hAnsi="Times New Roman" w:cs="Times New Roman"/>
          <w:sz w:val="24"/>
          <w:szCs w:val="24"/>
          <w:lang w:val="id-ID"/>
        </w:rPr>
        <w:fldChar w:fldCharType="separate"/>
      </w:r>
      <w:r w:rsidR="0093785C" w:rsidRPr="0093785C">
        <w:rPr>
          <w:rFonts w:ascii="Times New Roman" w:hAnsi="Times New Roman" w:cs="Times New Roman"/>
          <w:noProof/>
          <w:sz w:val="24"/>
          <w:szCs w:val="24"/>
        </w:rPr>
        <w:t>[</w:t>
      </w:r>
      <w:ins w:id="579" w:author="Guna Dermawan" w:date="2021-11-18T10:11:00Z">
        <w:r w:rsidR="0093785C">
          <w:rPr>
            <w:rFonts w:ascii="Times New Roman" w:hAnsi="Times New Roman" w:cs="Times New Roman"/>
            <w:noProof/>
            <w:sz w:val="24"/>
            <w:szCs w:val="24"/>
            <w:lang w:val="id-ID"/>
          </w:rPr>
          <w:t>2</w:t>
        </w:r>
      </w:ins>
      <w:del w:id="580" w:author="Guna Dermawan" w:date="2021-11-18T10:11:00Z">
        <w:r w:rsidR="0093785C" w:rsidRPr="0093785C" w:rsidDel="0093785C">
          <w:rPr>
            <w:rFonts w:ascii="Times New Roman" w:hAnsi="Times New Roman" w:cs="Times New Roman"/>
            <w:noProof/>
            <w:sz w:val="24"/>
            <w:szCs w:val="24"/>
          </w:rPr>
          <w:delText>1</w:delText>
        </w:r>
      </w:del>
      <w:r w:rsidR="0093785C" w:rsidRPr="0093785C">
        <w:rPr>
          <w:rFonts w:ascii="Times New Roman" w:hAnsi="Times New Roman" w:cs="Times New Roman"/>
          <w:noProof/>
          <w:sz w:val="24"/>
          <w:szCs w:val="24"/>
        </w:rPr>
        <w:t>]</w:t>
      </w:r>
      <w:del w:id="581" w:author="Guna Dermawan" w:date="2021-11-18T10:11:00Z">
        <w:r w:rsidR="0093785C" w:rsidRPr="0093785C" w:rsidDel="0093785C">
          <w:rPr>
            <w:rFonts w:ascii="Times New Roman" w:hAnsi="Times New Roman" w:cs="Times New Roman"/>
            <w:noProof/>
            <w:sz w:val="24"/>
            <w:szCs w:val="24"/>
          </w:rPr>
          <w:tab/>
        </w:r>
      </w:del>
      <w:r w:rsidR="0093785C" w:rsidRPr="0093785C">
        <w:rPr>
          <w:rFonts w:ascii="Times New Roman" w:hAnsi="Times New Roman" w:cs="Times New Roman"/>
          <w:noProof/>
          <w:sz w:val="24"/>
          <w:szCs w:val="24"/>
        </w:rPr>
        <w:t xml:space="preserve">D. Supriatna and E. Junianto, “Aplikasi Presensi Pegawai Memanfaatkan Teknologi Fingerprint dan Global Positioning System (GPS) Pada Android,” </w:t>
      </w:r>
      <w:r w:rsidR="0093785C" w:rsidRPr="0093785C">
        <w:rPr>
          <w:rFonts w:ascii="Times New Roman" w:hAnsi="Times New Roman" w:cs="Times New Roman"/>
          <w:i/>
          <w:iCs/>
          <w:noProof/>
          <w:sz w:val="24"/>
          <w:szCs w:val="24"/>
        </w:rPr>
        <w:t>e Pros. Tek. Inform.</w:t>
      </w:r>
      <w:r w:rsidR="0093785C" w:rsidRPr="0093785C">
        <w:rPr>
          <w:rFonts w:ascii="Times New Roman" w:hAnsi="Times New Roman" w:cs="Times New Roman"/>
          <w:noProof/>
          <w:sz w:val="24"/>
          <w:szCs w:val="24"/>
        </w:rPr>
        <w:t>, vol. 1, no. 1, pp. 269–280, 2020.</w:t>
      </w:r>
    </w:p>
    <w:p w14:paraId="6D822B7C" w14:textId="78ED7365" w:rsidR="0001566B" w:rsidRDefault="0001566B" w:rsidP="00C467EC">
      <w:pPr>
        <w:pStyle w:val="ListParagraph"/>
        <w:tabs>
          <w:tab w:val="left" w:pos="6694"/>
        </w:tabs>
        <w:jc w:val="both"/>
        <w:rPr>
          <w:ins w:id="582" w:author="Guna Dermawan" w:date="2021-11-18T10:15:00Z"/>
          <w:rFonts w:ascii="Times New Roman" w:hAnsi="Times New Roman" w:cs="Times New Roman"/>
          <w:noProof/>
          <w:sz w:val="24"/>
          <w:szCs w:val="24"/>
        </w:rPr>
      </w:pPr>
    </w:p>
    <w:p w14:paraId="4870D4FD" w14:textId="2BA7CBF2" w:rsidR="0001566B" w:rsidRDefault="0001566B" w:rsidP="00C467EC">
      <w:pPr>
        <w:pStyle w:val="ListParagraph"/>
        <w:tabs>
          <w:tab w:val="left" w:pos="6694"/>
        </w:tabs>
        <w:jc w:val="both"/>
        <w:rPr>
          <w:ins w:id="583" w:author="Guna Dermawan" w:date="2021-11-18T10:15:00Z"/>
          <w:rFonts w:ascii="Times New Roman" w:hAnsi="Times New Roman" w:cs="Times New Roman"/>
          <w:noProof/>
          <w:sz w:val="24"/>
          <w:szCs w:val="24"/>
        </w:rPr>
      </w:pPr>
    </w:p>
    <w:p w14:paraId="5F47DB2E" w14:textId="62B04C80" w:rsidR="0001566B" w:rsidRDefault="0001566B" w:rsidP="00C467EC">
      <w:pPr>
        <w:pStyle w:val="ListParagraph"/>
        <w:tabs>
          <w:tab w:val="left" w:pos="6694"/>
        </w:tabs>
        <w:jc w:val="both"/>
        <w:rPr>
          <w:ins w:id="584" w:author="Guna Dermawan" w:date="2021-11-18T10:15:00Z"/>
          <w:rFonts w:ascii="Times New Roman" w:hAnsi="Times New Roman" w:cs="Times New Roman"/>
          <w:noProof/>
          <w:sz w:val="24"/>
          <w:szCs w:val="24"/>
        </w:rPr>
      </w:pPr>
    </w:p>
    <w:p w14:paraId="2073ADB5" w14:textId="10DBBF1D" w:rsidR="0001566B" w:rsidRDefault="0001566B" w:rsidP="00C467EC">
      <w:pPr>
        <w:pStyle w:val="ListParagraph"/>
        <w:tabs>
          <w:tab w:val="left" w:pos="6694"/>
        </w:tabs>
        <w:jc w:val="both"/>
        <w:rPr>
          <w:ins w:id="585" w:author="Guna Dermawan" w:date="2021-11-18T10:15:00Z"/>
          <w:rFonts w:ascii="Times New Roman" w:hAnsi="Times New Roman" w:cs="Times New Roman"/>
          <w:noProof/>
          <w:sz w:val="24"/>
          <w:szCs w:val="24"/>
        </w:rPr>
      </w:pPr>
    </w:p>
    <w:p w14:paraId="593F8484" w14:textId="77777777" w:rsidR="0001566B" w:rsidRPr="0093785C" w:rsidRDefault="0001566B" w:rsidP="00C467EC">
      <w:pPr>
        <w:pStyle w:val="ListParagraph"/>
        <w:tabs>
          <w:tab w:val="left" w:pos="6694"/>
        </w:tabs>
        <w:jc w:val="both"/>
        <w:rPr>
          <w:rFonts w:ascii="Times New Roman" w:hAnsi="Times New Roman" w:cs="Times New Roman"/>
          <w:sz w:val="24"/>
          <w:szCs w:val="24"/>
          <w:lang w:val="id-ID"/>
          <w:rPrChange w:id="586" w:author="Guna Dermawan" w:date="2021-11-18T10:11:00Z">
            <w:rPr>
              <w:rFonts w:ascii="Times New Roman" w:hAnsi="Times New Roman" w:cs="Times New Roman"/>
              <w:noProof/>
              <w:sz w:val="24"/>
            </w:rPr>
          </w:rPrChange>
        </w:rPr>
        <w:pPrChange w:id="587" w:author="Guna Dermawan" w:date="2021-11-18T10:11:00Z">
          <w:pPr>
            <w:widowControl w:val="0"/>
            <w:autoSpaceDE w:val="0"/>
            <w:autoSpaceDN w:val="0"/>
            <w:adjustRightInd w:val="0"/>
            <w:spacing w:line="240" w:lineRule="auto"/>
            <w:ind w:left="640" w:hanging="640"/>
          </w:pPr>
        </w:pPrChange>
      </w:pPr>
    </w:p>
    <w:p w14:paraId="276000D4" w14:textId="39039E70" w:rsidR="0001566B" w:rsidRDefault="0093785C" w:rsidP="0001566B">
      <w:pPr>
        <w:pStyle w:val="ListParagraph"/>
        <w:tabs>
          <w:tab w:val="left" w:pos="6694"/>
        </w:tabs>
        <w:ind w:left="0"/>
        <w:jc w:val="both"/>
        <w:rPr>
          <w:ins w:id="588" w:author="Guna Dermawan" w:date="2021-11-18T10:14:00Z"/>
          <w:rFonts w:ascii="Times New Roman" w:hAnsi="Times New Roman" w:cs="Times New Roman"/>
          <w:b/>
          <w:bCs/>
          <w:sz w:val="24"/>
          <w:szCs w:val="24"/>
          <w:lang w:val="id-ID"/>
        </w:rPr>
      </w:pPr>
      <w:ins w:id="589" w:author="Guna Dermawan" w:date="2021-11-18T10:11:00Z">
        <w:r>
          <w:rPr>
            <w:rFonts w:ascii="Times New Roman" w:hAnsi="Times New Roman" w:cs="Times New Roman"/>
            <w:sz w:val="24"/>
            <w:szCs w:val="24"/>
            <w:lang w:val="id-ID"/>
          </w:rPr>
          <w:lastRenderedPageBreak/>
          <w:fldChar w:fldCharType="end"/>
        </w:r>
      </w:ins>
      <w:ins w:id="590" w:author="Guna Dermawan" w:date="2021-11-18T10:14:00Z">
        <w:r w:rsidR="0001566B">
          <w:rPr>
            <w:rFonts w:ascii="Times New Roman" w:hAnsi="Times New Roman" w:cs="Times New Roman"/>
            <w:b/>
            <w:bCs/>
            <w:sz w:val="24"/>
            <w:szCs w:val="24"/>
            <w:lang w:val="id-ID"/>
          </w:rPr>
          <w:t>Risk and Issue Management plant:</w:t>
        </w:r>
      </w:ins>
    </w:p>
    <w:p w14:paraId="784E7E42" w14:textId="77777777" w:rsidR="0001566B" w:rsidRDefault="0001566B" w:rsidP="0001566B">
      <w:pPr>
        <w:spacing w:line="360" w:lineRule="auto"/>
        <w:jc w:val="both"/>
        <w:rPr>
          <w:ins w:id="591" w:author="Guna Dermawan" w:date="2021-11-18T10:14:00Z"/>
          <w:rFonts w:ascii="Times New Roman" w:hAnsi="Times New Roman" w:cs="Times New Roman"/>
          <w:sz w:val="24"/>
          <w:szCs w:val="24"/>
        </w:rPr>
      </w:pPr>
      <w:proofErr w:type="gramStart"/>
      <w:ins w:id="592" w:author="Guna Dermawan" w:date="2021-11-18T10:14:00Z">
        <w:r>
          <w:rPr>
            <w:rFonts w:ascii="Times New Roman" w:hAnsi="Times New Roman" w:cs="Times New Roman"/>
            <w:sz w:val="24"/>
            <w:szCs w:val="24"/>
          </w:rPr>
          <w:t>Strength :</w:t>
        </w:r>
        <w:proofErr w:type="gramEnd"/>
      </w:ins>
    </w:p>
    <w:p w14:paraId="764EABF9" w14:textId="77777777" w:rsidR="0001566B" w:rsidRDefault="0001566B" w:rsidP="0001566B">
      <w:pPr>
        <w:pStyle w:val="ListParagraph"/>
        <w:numPr>
          <w:ilvl w:val="0"/>
          <w:numId w:val="12"/>
        </w:numPr>
        <w:spacing w:line="360" w:lineRule="auto"/>
        <w:jc w:val="both"/>
        <w:rPr>
          <w:ins w:id="593" w:author="Guna Dermawan" w:date="2021-11-18T10:14:00Z"/>
          <w:rFonts w:ascii="Times New Roman" w:hAnsi="Times New Roman" w:cs="Times New Roman"/>
          <w:sz w:val="24"/>
          <w:szCs w:val="24"/>
        </w:rPr>
      </w:pPr>
      <w:proofErr w:type="spellStart"/>
      <w:ins w:id="594" w:author="Guna Dermawan" w:date="2021-11-18T10:14:00Z">
        <w:r>
          <w:rPr>
            <w:rFonts w:ascii="Times New Roman" w:hAnsi="Times New Roman" w:cs="Times New Roman"/>
            <w:sz w:val="24"/>
            <w:szCs w:val="24"/>
          </w:rPr>
          <w:t>Menjadi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solusi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atas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permasalahan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presensi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yang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muncul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hingga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saat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ini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>.</w:t>
        </w:r>
      </w:ins>
    </w:p>
    <w:p w14:paraId="4328755B" w14:textId="77777777" w:rsidR="0001566B" w:rsidRDefault="0001566B" w:rsidP="0001566B">
      <w:pPr>
        <w:pStyle w:val="ListParagraph"/>
        <w:numPr>
          <w:ilvl w:val="0"/>
          <w:numId w:val="12"/>
        </w:numPr>
        <w:spacing w:line="360" w:lineRule="auto"/>
        <w:jc w:val="both"/>
        <w:rPr>
          <w:ins w:id="595" w:author="Guna Dermawan" w:date="2021-11-18T10:14:00Z"/>
          <w:rFonts w:ascii="Times New Roman" w:hAnsi="Times New Roman" w:cs="Times New Roman"/>
          <w:sz w:val="24"/>
          <w:szCs w:val="24"/>
        </w:rPr>
      </w:pPr>
      <w:proofErr w:type="spellStart"/>
      <w:ins w:id="596" w:author="Guna Dermawan" w:date="2021-11-18T10:14:00Z">
        <w:r>
          <w:rPr>
            <w:rFonts w:ascii="Times New Roman" w:hAnsi="Times New Roman" w:cs="Times New Roman"/>
            <w:sz w:val="24"/>
            <w:szCs w:val="24"/>
          </w:rPr>
          <w:t>Mempermudah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pegawai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perusahaan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dalam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melakukan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presensi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>.</w:t>
        </w:r>
      </w:ins>
    </w:p>
    <w:p w14:paraId="022AEE51" w14:textId="77777777" w:rsidR="0001566B" w:rsidRDefault="0001566B" w:rsidP="0001566B">
      <w:pPr>
        <w:spacing w:line="360" w:lineRule="auto"/>
        <w:jc w:val="both"/>
        <w:rPr>
          <w:ins w:id="597" w:author="Guna Dermawan" w:date="2021-11-18T10:14:00Z"/>
          <w:rFonts w:ascii="Times New Roman" w:hAnsi="Times New Roman" w:cs="Times New Roman"/>
          <w:sz w:val="24"/>
          <w:szCs w:val="24"/>
        </w:rPr>
      </w:pPr>
      <w:proofErr w:type="gramStart"/>
      <w:ins w:id="598" w:author="Guna Dermawan" w:date="2021-11-18T10:14:00Z">
        <w:r>
          <w:rPr>
            <w:rFonts w:ascii="Times New Roman" w:hAnsi="Times New Roman" w:cs="Times New Roman"/>
            <w:sz w:val="24"/>
            <w:szCs w:val="24"/>
          </w:rPr>
          <w:t>Weakness :</w:t>
        </w:r>
        <w:proofErr w:type="gramEnd"/>
      </w:ins>
    </w:p>
    <w:p w14:paraId="44054D20" w14:textId="77777777" w:rsidR="0001566B" w:rsidRDefault="0001566B" w:rsidP="0001566B">
      <w:pPr>
        <w:pStyle w:val="ListParagraph"/>
        <w:numPr>
          <w:ilvl w:val="0"/>
          <w:numId w:val="12"/>
        </w:numPr>
        <w:spacing w:line="360" w:lineRule="auto"/>
        <w:jc w:val="both"/>
        <w:rPr>
          <w:ins w:id="599" w:author="Guna Dermawan" w:date="2021-11-18T10:14:00Z"/>
          <w:rFonts w:ascii="Times New Roman" w:hAnsi="Times New Roman" w:cs="Times New Roman"/>
          <w:sz w:val="24"/>
          <w:szCs w:val="24"/>
        </w:rPr>
      </w:pPr>
      <w:ins w:id="600" w:author="Guna Dermawan" w:date="2021-11-18T10:14:00Z">
        <w:r>
          <w:rPr>
            <w:rFonts w:ascii="Times New Roman" w:hAnsi="Times New Roman" w:cs="Times New Roman"/>
            <w:sz w:val="24"/>
            <w:szCs w:val="24"/>
          </w:rPr>
          <w:t xml:space="preserve">Masih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awam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di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kalangan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masyarakat</w:t>
        </w:r>
        <w:proofErr w:type="spellEnd"/>
      </w:ins>
    </w:p>
    <w:p w14:paraId="1A6CAB35" w14:textId="77777777" w:rsidR="0001566B" w:rsidRDefault="0001566B" w:rsidP="0001566B">
      <w:pPr>
        <w:pStyle w:val="ListParagraph"/>
        <w:numPr>
          <w:ilvl w:val="0"/>
          <w:numId w:val="12"/>
        </w:numPr>
        <w:spacing w:line="360" w:lineRule="auto"/>
        <w:jc w:val="both"/>
        <w:rPr>
          <w:ins w:id="601" w:author="Guna Dermawan" w:date="2021-11-18T10:14:00Z"/>
          <w:rFonts w:ascii="Times New Roman" w:hAnsi="Times New Roman" w:cs="Times New Roman"/>
          <w:sz w:val="24"/>
          <w:szCs w:val="24"/>
        </w:rPr>
      </w:pPr>
      <w:proofErr w:type="spellStart"/>
      <w:ins w:id="602" w:author="Guna Dermawan" w:date="2021-11-18T10:14:00Z">
        <w:r>
          <w:rPr>
            <w:rFonts w:ascii="Times New Roman" w:hAnsi="Times New Roman" w:cs="Times New Roman"/>
            <w:sz w:val="24"/>
            <w:szCs w:val="24"/>
          </w:rPr>
          <w:t>Kemungkinan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untuk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mengalami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error pada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aplikasi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,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seperti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kemungkinan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data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presensi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tidak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masuk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database, bug,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dll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>.</w:t>
        </w:r>
      </w:ins>
    </w:p>
    <w:p w14:paraId="55F0CDEB" w14:textId="77777777" w:rsidR="0001566B" w:rsidRDefault="0001566B" w:rsidP="0001566B">
      <w:pPr>
        <w:spacing w:line="360" w:lineRule="auto"/>
        <w:jc w:val="both"/>
        <w:rPr>
          <w:ins w:id="603" w:author="Guna Dermawan" w:date="2021-11-18T10:14:00Z"/>
          <w:rFonts w:ascii="Times New Roman" w:hAnsi="Times New Roman" w:cs="Times New Roman"/>
          <w:sz w:val="24"/>
          <w:szCs w:val="24"/>
        </w:rPr>
      </w:pPr>
      <w:proofErr w:type="gramStart"/>
      <w:ins w:id="604" w:author="Guna Dermawan" w:date="2021-11-18T10:14:00Z">
        <w:r>
          <w:rPr>
            <w:rFonts w:ascii="Times New Roman" w:hAnsi="Times New Roman" w:cs="Times New Roman"/>
            <w:sz w:val="24"/>
            <w:szCs w:val="24"/>
          </w:rPr>
          <w:t>Opportunity :</w:t>
        </w:r>
        <w:proofErr w:type="gramEnd"/>
      </w:ins>
    </w:p>
    <w:p w14:paraId="12189D05" w14:textId="77777777" w:rsidR="0001566B" w:rsidRDefault="0001566B" w:rsidP="0001566B">
      <w:pPr>
        <w:pStyle w:val="ListParagraph"/>
        <w:numPr>
          <w:ilvl w:val="0"/>
          <w:numId w:val="12"/>
        </w:numPr>
        <w:spacing w:line="360" w:lineRule="auto"/>
        <w:jc w:val="both"/>
        <w:rPr>
          <w:ins w:id="605" w:author="Guna Dermawan" w:date="2021-11-18T10:14:00Z"/>
          <w:rFonts w:ascii="Times New Roman" w:hAnsi="Times New Roman" w:cs="Times New Roman"/>
          <w:sz w:val="24"/>
          <w:szCs w:val="24"/>
        </w:rPr>
      </w:pPr>
      <w:ins w:id="606" w:author="Guna Dermawan" w:date="2021-11-18T10:14:00Z">
        <w:r>
          <w:rPr>
            <w:rFonts w:ascii="Times New Roman" w:hAnsi="Times New Roman" w:cs="Times New Roman"/>
            <w:sz w:val="24"/>
            <w:szCs w:val="24"/>
          </w:rPr>
          <w:t xml:space="preserve">Bisa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bekerja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sama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dengan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banyak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perusahaan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untuk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menerapkan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aplikasi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ini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>.</w:t>
        </w:r>
      </w:ins>
    </w:p>
    <w:p w14:paraId="554C8AD4" w14:textId="77777777" w:rsidR="0001566B" w:rsidRDefault="0001566B" w:rsidP="0001566B">
      <w:pPr>
        <w:pStyle w:val="ListParagraph"/>
        <w:numPr>
          <w:ilvl w:val="0"/>
          <w:numId w:val="12"/>
        </w:numPr>
        <w:spacing w:line="360" w:lineRule="auto"/>
        <w:jc w:val="both"/>
        <w:rPr>
          <w:ins w:id="607" w:author="Guna Dermawan" w:date="2021-11-18T10:14:00Z"/>
          <w:rFonts w:ascii="Times New Roman" w:hAnsi="Times New Roman" w:cs="Times New Roman"/>
          <w:sz w:val="24"/>
          <w:szCs w:val="24"/>
        </w:rPr>
      </w:pPr>
      <w:proofErr w:type="spellStart"/>
      <w:ins w:id="608" w:author="Guna Dermawan" w:date="2021-11-18T10:14:00Z">
        <w:r>
          <w:rPr>
            <w:rFonts w:ascii="Times New Roman" w:hAnsi="Times New Roman" w:cs="Times New Roman"/>
            <w:sz w:val="24"/>
            <w:szCs w:val="24"/>
          </w:rPr>
          <w:t>Nantinya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memiliki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fitur-fitur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yang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akan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mempermudah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pegawai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dalam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menggunakan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aplikasi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>.</w:t>
        </w:r>
      </w:ins>
    </w:p>
    <w:p w14:paraId="7476C1D3" w14:textId="77777777" w:rsidR="0001566B" w:rsidRDefault="0001566B" w:rsidP="0001566B">
      <w:pPr>
        <w:spacing w:line="360" w:lineRule="auto"/>
        <w:jc w:val="both"/>
        <w:rPr>
          <w:ins w:id="609" w:author="Guna Dermawan" w:date="2021-11-18T10:14:00Z"/>
          <w:rFonts w:ascii="Times New Roman" w:hAnsi="Times New Roman" w:cs="Times New Roman"/>
          <w:sz w:val="24"/>
          <w:szCs w:val="24"/>
        </w:rPr>
      </w:pPr>
      <w:proofErr w:type="gramStart"/>
      <w:ins w:id="610" w:author="Guna Dermawan" w:date="2021-11-18T10:14:00Z">
        <w:r>
          <w:rPr>
            <w:rFonts w:ascii="Times New Roman" w:hAnsi="Times New Roman" w:cs="Times New Roman"/>
            <w:sz w:val="24"/>
            <w:szCs w:val="24"/>
          </w:rPr>
          <w:t>Threat :</w:t>
        </w:r>
        <w:proofErr w:type="gramEnd"/>
      </w:ins>
    </w:p>
    <w:p w14:paraId="0AF6C18E" w14:textId="77777777" w:rsidR="0001566B" w:rsidRDefault="0001566B" w:rsidP="0001566B">
      <w:pPr>
        <w:pStyle w:val="ListParagraph"/>
        <w:numPr>
          <w:ilvl w:val="0"/>
          <w:numId w:val="12"/>
        </w:numPr>
        <w:spacing w:line="360" w:lineRule="auto"/>
        <w:jc w:val="both"/>
        <w:rPr>
          <w:ins w:id="611" w:author="Guna Dermawan" w:date="2021-11-18T10:14:00Z"/>
          <w:rFonts w:ascii="Times New Roman" w:hAnsi="Times New Roman" w:cs="Times New Roman"/>
          <w:sz w:val="24"/>
          <w:szCs w:val="24"/>
        </w:rPr>
      </w:pPr>
      <w:proofErr w:type="spellStart"/>
      <w:ins w:id="612" w:author="Guna Dermawan" w:date="2021-11-18T10:14:00Z">
        <w:r>
          <w:rPr>
            <w:rFonts w:ascii="Times New Roman" w:hAnsi="Times New Roman" w:cs="Times New Roman"/>
            <w:sz w:val="24"/>
            <w:szCs w:val="24"/>
          </w:rPr>
          <w:t>Munculnya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aplikasi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sejenisnya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untuk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menghambat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perkembangan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aplikasi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 xml:space="preserve"> </w:t>
        </w:r>
        <w:proofErr w:type="spellStart"/>
        <w:r>
          <w:rPr>
            <w:rFonts w:ascii="Times New Roman" w:hAnsi="Times New Roman" w:cs="Times New Roman"/>
            <w:sz w:val="24"/>
            <w:szCs w:val="24"/>
          </w:rPr>
          <w:t>ini</w:t>
        </w:r>
        <w:proofErr w:type="spellEnd"/>
        <w:r>
          <w:rPr>
            <w:rFonts w:ascii="Times New Roman" w:hAnsi="Times New Roman" w:cs="Times New Roman"/>
            <w:sz w:val="24"/>
            <w:szCs w:val="24"/>
          </w:rPr>
          <w:t>.</w:t>
        </w:r>
      </w:ins>
    </w:p>
    <w:p w14:paraId="5AE20E5F" w14:textId="77777777" w:rsidR="0001566B" w:rsidRPr="0001566B" w:rsidRDefault="0001566B" w:rsidP="0001566B">
      <w:pPr>
        <w:pStyle w:val="ListParagraph"/>
        <w:tabs>
          <w:tab w:val="left" w:pos="6694"/>
        </w:tabs>
        <w:ind w:left="0"/>
        <w:jc w:val="both"/>
        <w:rPr>
          <w:ins w:id="613" w:author="Guna Dermawan" w:date="2021-11-18T09:58:00Z"/>
          <w:rFonts w:ascii="Times New Roman" w:hAnsi="Times New Roman" w:cs="Times New Roman"/>
          <w:b/>
          <w:bCs/>
          <w:sz w:val="24"/>
          <w:szCs w:val="24"/>
          <w:lang w:val="id-ID"/>
          <w:rPrChange w:id="614" w:author="Guna Dermawan" w:date="2021-11-18T10:14:00Z">
            <w:rPr>
              <w:ins w:id="615" w:author="Guna Dermawan" w:date="2021-11-18T09:58:00Z"/>
              <w:rFonts w:ascii="Times New Roman" w:hAnsi="Times New Roman" w:cs="Times New Roman"/>
              <w:b/>
              <w:bCs/>
              <w:sz w:val="24"/>
              <w:szCs w:val="24"/>
              <w:lang w:val="id-ID"/>
            </w:rPr>
          </w:rPrChange>
        </w:rPr>
        <w:pPrChange w:id="616" w:author="Guna Dermawan" w:date="2021-11-18T10:14:00Z">
          <w:pPr>
            <w:tabs>
              <w:tab w:val="left" w:pos="6694"/>
            </w:tabs>
            <w:jc w:val="both"/>
          </w:pPr>
        </w:pPrChange>
      </w:pPr>
    </w:p>
    <w:p w14:paraId="562993DF" w14:textId="2875B3E0" w:rsidR="005931B3" w:rsidRPr="00E61388" w:rsidRDefault="005931B3" w:rsidP="00C810A3">
      <w:pPr>
        <w:tabs>
          <w:tab w:val="left" w:pos="6694"/>
        </w:tabs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  <w:rPrChange w:id="617" w:author="Guna Dermawan" w:date="2021-11-18T09:58:00Z">
            <w:rPr>
              <w:rFonts w:ascii="Times New Roman" w:hAnsi="Times New Roman" w:cs="Times New Roman"/>
              <w:sz w:val="24"/>
              <w:szCs w:val="24"/>
              <w:lang w:val="en-US"/>
            </w:rPr>
          </w:rPrChange>
        </w:rPr>
        <w:pPrChange w:id="618" w:author="Guna Dermawan" w:date="2021-11-18T09:54:00Z">
          <w:pPr>
            <w:pStyle w:val="ListParagraph"/>
            <w:numPr>
              <w:numId w:val="1"/>
            </w:numPr>
            <w:ind w:hanging="360"/>
          </w:pPr>
        </w:pPrChange>
      </w:pPr>
    </w:p>
    <w:sectPr w:rsidR="005931B3" w:rsidRPr="00E6138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A375953"/>
    <w:multiLevelType w:val="hybridMultilevel"/>
    <w:tmpl w:val="0F50ECCE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4547689"/>
    <w:multiLevelType w:val="hybridMultilevel"/>
    <w:tmpl w:val="7EC24F7A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AAB2B05"/>
    <w:multiLevelType w:val="hybridMultilevel"/>
    <w:tmpl w:val="473646FA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0124CA7"/>
    <w:multiLevelType w:val="hybridMultilevel"/>
    <w:tmpl w:val="7B668886"/>
    <w:lvl w:ilvl="0" w:tplc="3809000F">
      <w:start w:val="1"/>
      <w:numFmt w:val="decimal"/>
      <w:lvlText w:val="%1."/>
      <w:lvlJc w:val="left"/>
      <w:pPr>
        <w:ind w:left="1079" w:hanging="360"/>
      </w:pPr>
    </w:lvl>
    <w:lvl w:ilvl="1" w:tplc="38090019" w:tentative="1">
      <w:start w:val="1"/>
      <w:numFmt w:val="lowerLetter"/>
      <w:lvlText w:val="%2."/>
      <w:lvlJc w:val="left"/>
      <w:pPr>
        <w:ind w:left="1799" w:hanging="360"/>
      </w:pPr>
    </w:lvl>
    <w:lvl w:ilvl="2" w:tplc="3809001B" w:tentative="1">
      <w:start w:val="1"/>
      <w:numFmt w:val="lowerRoman"/>
      <w:lvlText w:val="%3."/>
      <w:lvlJc w:val="right"/>
      <w:pPr>
        <w:ind w:left="2519" w:hanging="180"/>
      </w:pPr>
    </w:lvl>
    <w:lvl w:ilvl="3" w:tplc="3809000F" w:tentative="1">
      <w:start w:val="1"/>
      <w:numFmt w:val="decimal"/>
      <w:lvlText w:val="%4."/>
      <w:lvlJc w:val="left"/>
      <w:pPr>
        <w:ind w:left="3239" w:hanging="360"/>
      </w:pPr>
    </w:lvl>
    <w:lvl w:ilvl="4" w:tplc="38090019" w:tentative="1">
      <w:start w:val="1"/>
      <w:numFmt w:val="lowerLetter"/>
      <w:lvlText w:val="%5."/>
      <w:lvlJc w:val="left"/>
      <w:pPr>
        <w:ind w:left="3959" w:hanging="360"/>
      </w:pPr>
    </w:lvl>
    <w:lvl w:ilvl="5" w:tplc="3809001B" w:tentative="1">
      <w:start w:val="1"/>
      <w:numFmt w:val="lowerRoman"/>
      <w:lvlText w:val="%6."/>
      <w:lvlJc w:val="right"/>
      <w:pPr>
        <w:ind w:left="4679" w:hanging="180"/>
      </w:pPr>
    </w:lvl>
    <w:lvl w:ilvl="6" w:tplc="3809000F" w:tentative="1">
      <w:start w:val="1"/>
      <w:numFmt w:val="decimal"/>
      <w:lvlText w:val="%7."/>
      <w:lvlJc w:val="left"/>
      <w:pPr>
        <w:ind w:left="5399" w:hanging="360"/>
      </w:pPr>
    </w:lvl>
    <w:lvl w:ilvl="7" w:tplc="38090019" w:tentative="1">
      <w:start w:val="1"/>
      <w:numFmt w:val="lowerLetter"/>
      <w:lvlText w:val="%8."/>
      <w:lvlJc w:val="left"/>
      <w:pPr>
        <w:ind w:left="6119" w:hanging="360"/>
      </w:pPr>
    </w:lvl>
    <w:lvl w:ilvl="8" w:tplc="3809001B" w:tentative="1">
      <w:start w:val="1"/>
      <w:numFmt w:val="lowerRoman"/>
      <w:lvlText w:val="%9."/>
      <w:lvlJc w:val="right"/>
      <w:pPr>
        <w:ind w:left="6839" w:hanging="180"/>
      </w:pPr>
    </w:lvl>
  </w:abstractNum>
  <w:abstractNum w:abstractNumId="4" w15:restartNumberingAfterBreak="0">
    <w:nsid w:val="380D164C"/>
    <w:multiLevelType w:val="hybridMultilevel"/>
    <w:tmpl w:val="0CE6551C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7022027"/>
    <w:multiLevelType w:val="hybridMultilevel"/>
    <w:tmpl w:val="5D1EA61E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ED86217"/>
    <w:multiLevelType w:val="hybridMultilevel"/>
    <w:tmpl w:val="946A3512"/>
    <w:lvl w:ilvl="0" w:tplc="F5487D18">
      <w:start w:val="1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21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636B3AD9"/>
    <w:multiLevelType w:val="hybridMultilevel"/>
    <w:tmpl w:val="A6689118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C7A41C0"/>
    <w:multiLevelType w:val="hybridMultilevel"/>
    <w:tmpl w:val="58960B4C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76352702"/>
    <w:multiLevelType w:val="hybridMultilevel"/>
    <w:tmpl w:val="85A69FBA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D434952"/>
    <w:multiLevelType w:val="hybridMultilevel"/>
    <w:tmpl w:val="21926A20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7"/>
  </w:num>
  <w:num w:numId="2">
    <w:abstractNumId w:val="2"/>
  </w:num>
  <w:num w:numId="3">
    <w:abstractNumId w:val="4"/>
  </w:num>
  <w:num w:numId="4">
    <w:abstractNumId w:val="10"/>
  </w:num>
  <w:num w:numId="5">
    <w:abstractNumId w:val="1"/>
  </w:num>
  <w:num w:numId="6">
    <w:abstractNumId w:val="8"/>
  </w:num>
  <w:num w:numId="7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5"/>
  </w:num>
  <w:num w:numId="9">
    <w:abstractNumId w:val="0"/>
  </w:num>
  <w:num w:numId="10">
    <w:abstractNumId w:val="3"/>
  </w:num>
  <w:num w:numId="11">
    <w:abstractNumId w:val="9"/>
  </w:num>
  <w:num w:numId="12">
    <w:abstractNumId w:val="6"/>
    <w:lvlOverride w:ilvl="0"/>
    <w:lvlOverride w:ilvl="1"/>
    <w:lvlOverride w:ilvl="2"/>
    <w:lvlOverride w:ilvl="3"/>
    <w:lvlOverride w:ilvl="4"/>
    <w:lvlOverride w:ilvl="5"/>
    <w:lvlOverride w:ilvl="6"/>
    <w:lvlOverride w:ilvl="7"/>
    <w:lvlOverride w:ilvl="8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Guna Dermawan">
    <w15:presenceInfo w15:providerId="Windows Live" w15:userId="77af1956743b521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C4227"/>
    <w:rsid w:val="000005E9"/>
    <w:rsid w:val="00007C24"/>
    <w:rsid w:val="00010FD0"/>
    <w:rsid w:val="000110A4"/>
    <w:rsid w:val="00013914"/>
    <w:rsid w:val="00013B7A"/>
    <w:rsid w:val="0001566B"/>
    <w:rsid w:val="00015A05"/>
    <w:rsid w:val="00015E09"/>
    <w:rsid w:val="00016AD3"/>
    <w:rsid w:val="00033C58"/>
    <w:rsid w:val="000402A0"/>
    <w:rsid w:val="000518AB"/>
    <w:rsid w:val="000529AF"/>
    <w:rsid w:val="00053A09"/>
    <w:rsid w:val="00056D77"/>
    <w:rsid w:val="00060909"/>
    <w:rsid w:val="00060DA5"/>
    <w:rsid w:val="000624FD"/>
    <w:rsid w:val="00074331"/>
    <w:rsid w:val="00077CCB"/>
    <w:rsid w:val="0009521F"/>
    <w:rsid w:val="00097D2B"/>
    <w:rsid w:val="000C4D75"/>
    <w:rsid w:val="000C4D77"/>
    <w:rsid w:val="000C4D86"/>
    <w:rsid w:val="000E179A"/>
    <w:rsid w:val="00103895"/>
    <w:rsid w:val="001133B9"/>
    <w:rsid w:val="00114DD0"/>
    <w:rsid w:val="00121C2B"/>
    <w:rsid w:val="00135AB7"/>
    <w:rsid w:val="001418F3"/>
    <w:rsid w:val="001559E2"/>
    <w:rsid w:val="00156A2B"/>
    <w:rsid w:val="001604F2"/>
    <w:rsid w:val="001611D5"/>
    <w:rsid w:val="00173359"/>
    <w:rsid w:val="001779E8"/>
    <w:rsid w:val="001973F0"/>
    <w:rsid w:val="001A494D"/>
    <w:rsid w:val="001C3410"/>
    <w:rsid w:val="001C6798"/>
    <w:rsid w:val="001D1ED6"/>
    <w:rsid w:val="001D6E75"/>
    <w:rsid w:val="001D7DC0"/>
    <w:rsid w:val="001E37D0"/>
    <w:rsid w:val="001E39A9"/>
    <w:rsid w:val="001F0695"/>
    <w:rsid w:val="001F3822"/>
    <w:rsid w:val="001F4EC3"/>
    <w:rsid w:val="001F73BD"/>
    <w:rsid w:val="00202123"/>
    <w:rsid w:val="00203405"/>
    <w:rsid w:val="00203F0F"/>
    <w:rsid w:val="00203F24"/>
    <w:rsid w:val="002059B5"/>
    <w:rsid w:val="00223E6C"/>
    <w:rsid w:val="00226069"/>
    <w:rsid w:val="00235573"/>
    <w:rsid w:val="002401D9"/>
    <w:rsid w:val="00242524"/>
    <w:rsid w:val="00257BB6"/>
    <w:rsid w:val="002631E6"/>
    <w:rsid w:val="0027136D"/>
    <w:rsid w:val="002723E9"/>
    <w:rsid w:val="00272F14"/>
    <w:rsid w:val="00292A94"/>
    <w:rsid w:val="0029669C"/>
    <w:rsid w:val="002A3AA7"/>
    <w:rsid w:val="002B32C8"/>
    <w:rsid w:val="002D759F"/>
    <w:rsid w:val="002E3004"/>
    <w:rsid w:val="002E591F"/>
    <w:rsid w:val="002F5A2E"/>
    <w:rsid w:val="002F5B77"/>
    <w:rsid w:val="00305953"/>
    <w:rsid w:val="00310F07"/>
    <w:rsid w:val="00312FC5"/>
    <w:rsid w:val="00316233"/>
    <w:rsid w:val="00324D8B"/>
    <w:rsid w:val="00325191"/>
    <w:rsid w:val="00330E71"/>
    <w:rsid w:val="0033494A"/>
    <w:rsid w:val="00337517"/>
    <w:rsid w:val="00340C6D"/>
    <w:rsid w:val="0034605F"/>
    <w:rsid w:val="00351801"/>
    <w:rsid w:val="003534C5"/>
    <w:rsid w:val="00353E5B"/>
    <w:rsid w:val="00361D70"/>
    <w:rsid w:val="00361F39"/>
    <w:rsid w:val="00397AB4"/>
    <w:rsid w:val="003B6D9C"/>
    <w:rsid w:val="003C3612"/>
    <w:rsid w:val="003C5CB5"/>
    <w:rsid w:val="003D3D2A"/>
    <w:rsid w:val="003D41A9"/>
    <w:rsid w:val="003E2170"/>
    <w:rsid w:val="003E75A6"/>
    <w:rsid w:val="003F1DB4"/>
    <w:rsid w:val="00403470"/>
    <w:rsid w:val="004068B7"/>
    <w:rsid w:val="004068DC"/>
    <w:rsid w:val="00412A34"/>
    <w:rsid w:val="00437969"/>
    <w:rsid w:val="004419F8"/>
    <w:rsid w:val="00443208"/>
    <w:rsid w:val="00452A74"/>
    <w:rsid w:val="00460B56"/>
    <w:rsid w:val="00465B02"/>
    <w:rsid w:val="00467C3A"/>
    <w:rsid w:val="00472EE3"/>
    <w:rsid w:val="00480E76"/>
    <w:rsid w:val="004852C6"/>
    <w:rsid w:val="004865C7"/>
    <w:rsid w:val="00487EEC"/>
    <w:rsid w:val="00490FBB"/>
    <w:rsid w:val="00491478"/>
    <w:rsid w:val="004A4778"/>
    <w:rsid w:val="004B19D8"/>
    <w:rsid w:val="004B1B8E"/>
    <w:rsid w:val="004B303F"/>
    <w:rsid w:val="004B4264"/>
    <w:rsid w:val="004B43FD"/>
    <w:rsid w:val="004B5670"/>
    <w:rsid w:val="004C1CCD"/>
    <w:rsid w:val="004C6F49"/>
    <w:rsid w:val="004D5692"/>
    <w:rsid w:val="004D7C0B"/>
    <w:rsid w:val="004E4690"/>
    <w:rsid w:val="004F3D2E"/>
    <w:rsid w:val="004F5312"/>
    <w:rsid w:val="0051506E"/>
    <w:rsid w:val="00520E23"/>
    <w:rsid w:val="0052236B"/>
    <w:rsid w:val="00524423"/>
    <w:rsid w:val="00525866"/>
    <w:rsid w:val="00531204"/>
    <w:rsid w:val="0053138C"/>
    <w:rsid w:val="0054004C"/>
    <w:rsid w:val="00541762"/>
    <w:rsid w:val="00541E3A"/>
    <w:rsid w:val="00545A3B"/>
    <w:rsid w:val="0054719D"/>
    <w:rsid w:val="0054798D"/>
    <w:rsid w:val="005567EF"/>
    <w:rsid w:val="00562BC3"/>
    <w:rsid w:val="00564656"/>
    <w:rsid w:val="00565F11"/>
    <w:rsid w:val="00573A51"/>
    <w:rsid w:val="005931B3"/>
    <w:rsid w:val="0059398E"/>
    <w:rsid w:val="00595482"/>
    <w:rsid w:val="00595D87"/>
    <w:rsid w:val="005A202A"/>
    <w:rsid w:val="005A2D70"/>
    <w:rsid w:val="005A64FA"/>
    <w:rsid w:val="005C084F"/>
    <w:rsid w:val="005C3241"/>
    <w:rsid w:val="00607254"/>
    <w:rsid w:val="00626DD4"/>
    <w:rsid w:val="006271BE"/>
    <w:rsid w:val="006279FC"/>
    <w:rsid w:val="00633274"/>
    <w:rsid w:val="00634BF9"/>
    <w:rsid w:val="00636014"/>
    <w:rsid w:val="006377BB"/>
    <w:rsid w:val="00640210"/>
    <w:rsid w:val="006465AC"/>
    <w:rsid w:val="006578C3"/>
    <w:rsid w:val="00665433"/>
    <w:rsid w:val="00675F08"/>
    <w:rsid w:val="00680CFF"/>
    <w:rsid w:val="00681159"/>
    <w:rsid w:val="00683882"/>
    <w:rsid w:val="0068530F"/>
    <w:rsid w:val="00691680"/>
    <w:rsid w:val="006975B8"/>
    <w:rsid w:val="006A2735"/>
    <w:rsid w:val="006B65A6"/>
    <w:rsid w:val="006C6424"/>
    <w:rsid w:val="006C7B5A"/>
    <w:rsid w:val="006D3688"/>
    <w:rsid w:val="006D5200"/>
    <w:rsid w:val="006D533D"/>
    <w:rsid w:val="006D70D0"/>
    <w:rsid w:val="006E0190"/>
    <w:rsid w:val="006E1DD2"/>
    <w:rsid w:val="006F5727"/>
    <w:rsid w:val="007108D1"/>
    <w:rsid w:val="00717BB3"/>
    <w:rsid w:val="00721A4F"/>
    <w:rsid w:val="007260BB"/>
    <w:rsid w:val="007276E0"/>
    <w:rsid w:val="007536F2"/>
    <w:rsid w:val="007A1EF7"/>
    <w:rsid w:val="007A57D3"/>
    <w:rsid w:val="007C32E5"/>
    <w:rsid w:val="007C39DB"/>
    <w:rsid w:val="007C43DE"/>
    <w:rsid w:val="007D6314"/>
    <w:rsid w:val="007D6A41"/>
    <w:rsid w:val="007E330C"/>
    <w:rsid w:val="007E5C9C"/>
    <w:rsid w:val="007E7D3C"/>
    <w:rsid w:val="007F63B0"/>
    <w:rsid w:val="007F6D06"/>
    <w:rsid w:val="007F75A0"/>
    <w:rsid w:val="00805EF4"/>
    <w:rsid w:val="00807C1F"/>
    <w:rsid w:val="0081062E"/>
    <w:rsid w:val="00816070"/>
    <w:rsid w:val="00816C35"/>
    <w:rsid w:val="00816FD2"/>
    <w:rsid w:val="0082680E"/>
    <w:rsid w:val="0083373A"/>
    <w:rsid w:val="0084190C"/>
    <w:rsid w:val="00847992"/>
    <w:rsid w:val="00850055"/>
    <w:rsid w:val="008528DE"/>
    <w:rsid w:val="00862AFC"/>
    <w:rsid w:val="0087662A"/>
    <w:rsid w:val="0088474B"/>
    <w:rsid w:val="00884C9F"/>
    <w:rsid w:val="00884E76"/>
    <w:rsid w:val="008A3265"/>
    <w:rsid w:val="008B0BD1"/>
    <w:rsid w:val="008C1969"/>
    <w:rsid w:val="008C481D"/>
    <w:rsid w:val="008D18B1"/>
    <w:rsid w:val="008D2E9A"/>
    <w:rsid w:val="009027CA"/>
    <w:rsid w:val="00903C78"/>
    <w:rsid w:val="00911FAB"/>
    <w:rsid w:val="00916B11"/>
    <w:rsid w:val="00921357"/>
    <w:rsid w:val="00924A53"/>
    <w:rsid w:val="00925E00"/>
    <w:rsid w:val="00930C1A"/>
    <w:rsid w:val="00932F0F"/>
    <w:rsid w:val="009338DC"/>
    <w:rsid w:val="0093719A"/>
    <w:rsid w:val="0093785C"/>
    <w:rsid w:val="00945998"/>
    <w:rsid w:val="00947150"/>
    <w:rsid w:val="00957C48"/>
    <w:rsid w:val="00963BD1"/>
    <w:rsid w:val="0097562E"/>
    <w:rsid w:val="00997538"/>
    <w:rsid w:val="009A2B7F"/>
    <w:rsid w:val="009A4AE0"/>
    <w:rsid w:val="009B0EF1"/>
    <w:rsid w:val="009B674C"/>
    <w:rsid w:val="009B79DD"/>
    <w:rsid w:val="009C1FA6"/>
    <w:rsid w:val="009C5A06"/>
    <w:rsid w:val="009D240E"/>
    <w:rsid w:val="009D371B"/>
    <w:rsid w:val="009D5FC6"/>
    <w:rsid w:val="009E2E09"/>
    <w:rsid w:val="009E350A"/>
    <w:rsid w:val="009E37D1"/>
    <w:rsid w:val="009F2D7E"/>
    <w:rsid w:val="009F7EE2"/>
    <w:rsid w:val="00A044C4"/>
    <w:rsid w:val="00A07584"/>
    <w:rsid w:val="00A101D7"/>
    <w:rsid w:val="00A12669"/>
    <w:rsid w:val="00A1353A"/>
    <w:rsid w:val="00A23D63"/>
    <w:rsid w:val="00A3262C"/>
    <w:rsid w:val="00A326E2"/>
    <w:rsid w:val="00A43D4D"/>
    <w:rsid w:val="00A4518E"/>
    <w:rsid w:val="00A535E8"/>
    <w:rsid w:val="00A64876"/>
    <w:rsid w:val="00A6761C"/>
    <w:rsid w:val="00A7391D"/>
    <w:rsid w:val="00A7530A"/>
    <w:rsid w:val="00A832A2"/>
    <w:rsid w:val="00A85794"/>
    <w:rsid w:val="00A85DFF"/>
    <w:rsid w:val="00A862E9"/>
    <w:rsid w:val="00A86ABB"/>
    <w:rsid w:val="00A86E19"/>
    <w:rsid w:val="00A92AD1"/>
    <w:rsid w:val="00AA4B80"/>
    <w:rsid w:val="00AA7443"/>
    <w:rsid w:val="00AB6BC0"/>
    <w:rsid w:val="00AC7B96"/>
    <w:rsid w:val="00AD4260"/>
    <w:rsid w:val="00AD5EAA"/>
    <w:rsid w:val="00AE0BD0"/>
    <w:rsid w:val="00AE2162"/>
    <w:rsid w:val="00AE359E"/>
    <w:rsid w:val="00AF2882"/>
    <w:rsid w:val="00AF79E1"/>
    <w:rsid w:val="00B06B9A"/>
    <w:rsid w:val="00B20494"/>
    <w:rsid w:val="00B272A1"/>
    <w:rsid w:val="00B37D75"/>
    <w:rsid w:val="00B56EC5"/>
    <w:rsid w:val="00B67698"/>
    <w:rsid w:val="00B8202B"/>
    <w:rsid w:val="00B838A6"/>
    <w:rsid w:val="00B87D2A"/>
    <w:rsid w:val="00B96589"/>
    <w:rsid w:val="00BA11D7"/>
    <w:rsid w:val="00BB2234"/>
    <w:rsid w:val="00BB4754"/>
    <w:rsid w:val="00BC3A66"/>
    <w:rsid w:val="00BC40AD"/>
    <w:rsid w:val="00BC4227"/>
    <w:rsid w:val="00BC6E36"/>
    <w:rsid w:val="00BD20D1"/>
    <w:rsid w:val="00BD2C2E"/>
    <w:rsid w:val="00BD2C9F"/>
    <w:rsid w:val="00BD70E7"/>
    <w:rsid w:val="00BF1727"/>
    <w:rsid w:val="00BF50CB"/>
    <w:rsid w:val="00BF75B8"/>
    <w:rsid w:val="00C07A73"/>
    <w:rsid w:val="00C16261"/>
    <w:rsid w:val="00C26B3E"/>
    <w:rsid w:val="00C34D54"/>
    <w:rsid w:val="00C42B25"/>
    <w:rsid w:val="00C467EC"/>
    <w:rsid w:val="00C50BBE"/>
    <w:rsid w:val="00C55FBA"/>
    <w:rsid w:val="00C57DB2"/>
    <w:rsid w:val="00C65BF1"/>
    <w:rsid w:val="00C662A6"/>
    <w:rsid w:val="00C74D2B"/>
    <w:rsid w:val="00C810A3"/>
    <w:rsid w:val="00C82A66"/>
    <w:rsid w:val="00C82D96"/>
    <w:rsid w:val="00CA0E99"/>
    <w:rsid w:val="00CA762D"/>
    <w:rsid w:val="00CC2267"/>
    <w:rsid w:val="00CC29B4"/>
    <w:rsid w:val="00CC51D8"/>
    <w:rsid w:val="00CC6B91"/>
    <w:rsid w:val="00CD42F2"/>
    <w:rsid w:val="00CE73BB"/>
    <w:rsid w:val="00CF0236"/>
    <w:rsid w:val="00CF4039"/>
    <w:rsid w:val="00D0524B"/>
    <w:rsid w:val="00D30715"/>
    <w:rsid w:val="00D31B70"/>
    <w:rsid w:val="00D31FCC"/>
    <w:rsid w:val="00D3656E"/>
    <w:rsid w:val="00D4578D"/>
    <w:rsid w:val="00D45E52"/>
    <w:rsid w:val="00D71A97"/>
    <w:rsid w:val="00D735C6"/>
    <w:rsid w:val="00D84237"/>
    <w:rsid w:val="00D92FE2"/>
    <w:rsid w:val="00DA2B5C"/>
    <w:rsid w:val="00DA7F43"/>
    <w:rsid w:val="00DB3723"/>
    <w:rsid w:val="00DB4570"/>
    <w:rsid w:val="00DC2A98"/>
    <w:rsid w:val="00DC3884"/>
    <w:rsid w:val="00DE2741"/>
    <w:rsid w:val="00DF0F01"/>
    <w:rsid w:val="00E07274"/>
    <w:rsid w:val="00E15377"/>
    <w:rsid w:val="00E23889"/>
    <w:rsid w:val="00E32CDB"/>
    <w:rsid w:val="00E33549"/>
    <w:rsid w:val="00E41EA4"/>
    <w:rsid w:val="00E43371"/>
    <w:rsid w:val="00E4690A"/>
    <w:rsid w:val="00E60F8B"/>
    <w:rsid w:val="00E612B4"/>
    <w:rsid w:val="00E61388"/>
    <w:rsid w:val="00E619B3"/>
    <w:rsid w:val="00E82057"/>
    <w:rsid w:val="00E918FE"/>
    <w:rsid w:val="00E9706D"/>
    <w:rsid w:val="00EA5554"/>
    <w:rsid w:val="00EA7371"/>
    <w:rsid w:val="00EC6201"/>
    <w:rsid w:val="00ED3D8F"/>
    <w:rsid w:val="00ED497F"/>
    <w:rsid w:val="00EE6561"/>
    <w:rsid w:val="00EF7067"/>
    <w:rsid w:val="00F012C2"/>
    <w:rsid w:val="00F103D1"/>
    <w:rsid w:val="00F13905"/>
    <w:rsid w:val="00F14F87"/>
    <w:rsid w:val="00F25B3C"/>
    <w:rsid w:val="00F32004"/>
    <w:rsid w:val="00F50511"/>
    <w:rsid w:val="00F50F60"/>
    <w:rsid w:val="00F53504"/>
    <w:rsid w:val="00F55784"/>
    <w:rsid w:val="00F62E59"/>
    <w:rsid w:val="00F67B12"/>
    <w:rsid w:val="00F727E7"/>
    <w:rsid w:val="00F746A9"/>
    <w:rsid w:val="00F75619"/>
    <w:rsid w:val="00F83D47"/>
    <w:rsid w:val="00F8467D"/>
    <w:rsid w:val="00F94C10"/>
    <w:rsid w:val="00F94EFA"/>
    <w:rsid w:val="00F95E8C"/>
    <w:rsid w:val="00FA4C8B"/>
    <w:rsid w:val="00FA4D49"/>
    <w:rsid w:val="00FC09C7"/>
    <w:rsid w:val="00FC0BA2"/>
    <w:rsid w:val="00FD3809"/>
    <w:rsid w:val="00FE0F7E"/>
    <w:rsid w:val="00FF56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1EE1948"/>
  <w15:chartTrackingRefBased/>
  <w15:docId w15:val="{90BE8191-7403-4C7B-900B-AF4360E45DC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C4227"/>
    <w:pPr>
      <w:ind w:left="720"/>
      <w:contextualSpacing/>
    </w:pPr>
  </w:style>
  <w:style w:type="paragraph" w:styleId="Caption">
    <w:name w:val="caption"/>
    <w:basedOn w:val="Normal"/>
    <w:next w:val="Normal"/>
    <w:uiPriority w:val="35"/>
    <w:unhideWhenUsed/>
    <w:qFormat/>
    <w:rsid w:val="00903C78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39"/>
    <w:rsid w:val="007C43D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4C6F49"/>
    <w:pPr>
      <w:spacing w:after="0" w:line="240" w:lineRule="auto"/>
    </w:pPr>
  </w:style>
  <w:style w:type="paragraph" w:styleId="Subtitle">
    <w:name w:val="Subtitle"/>
    <w:aliases w:val="isi"/>
    <w:next w:val="Normal"/>
    <w:link w:val="SubtitleChar"/>
    <w:uiPriority w:val="11"/>
    <w:qFormat/>
    <w:rsid w:val="00E60F8B"/>
    <w:pPr>
      <w:numPr>
        <w:ilvl w:val="1"/>
      </w:numPr>
    </w:pPr>
    <w:rPr>
      <w:rFonts w:ascii="Times New Roman" w:eastAsiaTheme="minorEastAsia" w:hAnsi="Times New Roman"/>
      <w:color w:val="000000" w:themeColor="text1"/>
      <w:spacing w:val="15"/>
      <w:sz w:val="24"/>
    </w:rPr>
  </w:style>
  <w:style w:type="character" w:customStyle="1" w:styleId="SubtitleChar">
    <w:name w:val="Subtitle Char"/>
    <w:aliases w:val="isi Char"/>
    <w:basedOn w:val="DefaultParagraphFont"/>
    <w:link w:val="Subtitle"/>
    <w:uiPriority w:val="11"/>
    <w:rsid w:val="00E60F8B"/>
    <w:rPr>
      <w:rFonts w:ascii="Times New Roman" w:eastAsiaTheme="minorEastAsia" w:hAnsi="Times New Roman"/>
      <w:color w:val="000000" w:themeColor="text1"/>
      <w:spacing w:val="15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7503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66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045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412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895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diagramQuickStyle" Target="diagrams/quickStyle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diagramLayout" Target="diagrams/layout1.xml"/><Relationship Id="rId12" Type="http://schemas.microsoft.com/office/2011/relationships/people" Target="peop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diagramData" Target="diagrams/data1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microsoft.com/office/2007/relationships/diagramDrawing" Target="diagrams/drawing1.xml"/><Relationship Id="rId4" Type="http://schemas.openxmlformats.org/officeDocument/2006/relationships/settings" Target="settings.xml"/><Relationship Id="rId9" Type="http://schemas.openxmlformats.org/officeDocument/2006/relationships/diagramColors" Target="diagrams/colors1.xml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1_2">
  <dgm:title val=""/>
  <dgm:desc val=""/>
  <dgm:catLst>
    <dgm:cat type="accent1" pri="11200"/>
  </dgm:catLst>
  <dgm:styleLbl name="node0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lignNode1">
    <dgm:fillClrLst meth="repeat">
      <a:schemeClr val="accent1"/>
    </dgm:fillClrLst>
    <dgm:linClrLst meth="repeat">
      <a:schemeClr val="accent1"/>
    </dgm:linClrLst>
    <dgm:effectClrLst/>
    <dgm:txLinClrLst/>
    <dgm:txFillClrLst/>
    <dgm:txEffectClrLst/>
  </dgm:styleLbl>
  <dgm:styleLbl name="node1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lnNode1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vennNode1">
    <dgm:fillClrLst meth="repeat">
      <a:schemeClr val="accent1">
        <a:alpha val="50000"/>
      </a:schemeClr>
    </dgm:fillClrLst>
    <dgm:linClrLst meth="repeat">
      <a:schemeClr val="lt1"/>
    </dgm:linClrLst>
    <dgm:effectClrLst/>
    <dgm:txLinClrLst/>
    <dgm:txFillClrLst/>
    <dgm:txEffectClrLst/>
  </dgm:styleLbl>
  <dgm:styleLbl name="node2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node3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node4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fgImgPlace1">
    <dgm:fillClrLst meth="repeat">
      <a:schemeClr val="accent1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accent1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accent1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/>
    <dgm:txEffectClrLst/>
  </dgm:styleLbl>
  <dgm:styleLbl name="fgSib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/>
    <dgm:txEffectClrLst/>
  </dgm:styleLbl>
  <dgm:styleLbl name="bgSib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/>
    <dgm:txEffectClrLst/>
  </dgm:styleLbl>
  <dgm:styleLbl name="sibTrans1D1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accent1"/>
    </dgm:fillClrLst>
    <dgm:linClrLst meth="repeat">
      <a:schemeClr val="accent1">
        <a:tint val="50000"/>
      </a:schemeClr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1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2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3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4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parCh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 meth="repeat">
      <a:schemeClr val="lt1"/>
    </dgm:txFillClrLst>
    <dgm:txEffectClrLst/>
  </dgm:styleLbl>
  <dgm:styleLbl name="parChTrans2D2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parChTrans2D3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parChTrans2D4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accent1"/>
    </dgm:fillClrLst>
    <dgm:linClrLst meth="repeat">
      <a:schemeClr val="accent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accent1"/>
    </dgm:fillClrLst>
    <dgm:linClrLst meth="repeat">
      <a:schemeClr val="accent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accent1"/>
    </dgm:fillClrLst>
    <dgm:linClrLst meth="repeat">
      <a:schemeClr val="accent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accent1"/>
    </dgm:fillClrLst>
    <dgm:linClrLst meth="repeat">
      <a:schemeClr val="accent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lt1">
        <a:alpha val="4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accent1">
        <a:alpha val="9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accent1">
        <a:alpha val="9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accent1">
        <a:alpha val="9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accent1">
        <a:tint val="4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accent1">
        <a:shade val="80000"/>
      </a:schemeClr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accent1">
        <a:tint val="50000"/>
        <a:alpha val="40000"/>
      </a:schemeClr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accent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EE15DED4-3B58-46C3-A8E2-5F304AF3F984}" type="doc">
      <dgm:prSet loTypeId="urn:microsoft.com/office/officeart/2005/8/layout/orgChart1" loCatId="hierarchy" qsTypeId="urn:microsoft.com/office/officeart/2005/8/quickstyle/simple1" qsCatId="simple" csTypeId="urn:microsoft.com/office/officeart/2005/8/colors/accent1_2" csCatId="accent1" phldr="1"/>
      <dgm:spPr/>
      <dgm:t>
        <a:bodyPr/>
        <a:lstStyle/>
        <a:p>
          <a:endParaRPr lang="en-ID"/>
        </a:p>
      </dgm:t>
    </dgm:pt>
    <dgm:pt modelId="{774E209E-DB73-40A3-BCFD-11245A228986}">
      <dgm:prSet phldrT="[Text]"/>
      <dgm:spPr/>
      <dgm:t>
        <a:bodyPr/>
        <a:lstStyle/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Aplikasi presensi</a:t>
          </a:r>
        </a:p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5 Minggu </a:t>
          </a:r>
        </a:p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(25 Hari kerja)</a:t>
          </a:r>
          <a:endParaRPr lang="en-ID"/>
        </a:p>
      </dgm:t>
    </dgm:pt>
    <dgm:pt modelId="{99216650-E245-43C0-B93B-B85F69682007}" type="parTrans" cxnId="{EFD23EF7-36A9-4D85-9AE4-58F46ADC3783}">
      <dgm:prSet/>
      <dgm:spPr/>
      <dgm:t>
        <a:bodyPr/>
        <a:lstStyle/>
        <a:p>
          <a:endParaRPr lang="en-ID"/>
        </a:p>
      </dgm:t>
    </dgm:pt>
    <dgm:pt modelId="{B88BDD06-00AD-4C4E-A881-ED786ABE3F9C}" type="sibTrans" cxnId="{EFD23EF7-36A9-4D85-9AE4-58F46ADC3783}">
      <dgm:prSet/>
      <dgm:spPr/>
      <dgm:t>
        <a:bodyPr/>
        <a:lstStyle/>
        <a:p>
          <a:endParaRPr lang="en-ID"/>
        </a:p>
      </dgm:t>
    </dgm:pt>
    <dgm:pt modelId="{5DE2536E-DACB-4862-A88F-BB3CDE78F6BE}">
      <dgm:prSet phldrT="[Text]"/>
      <dgm:spPr/>
      <dgm:t>
        <a:bodyPr/>
        <a:lstStyle/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Planning dan Analisa project</a:t>
          </a:r>
        </a:p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2 Hari</a:t>
          </a:r>
        </a:p>
      </dgm:t>
    </dgm:pt>
    <dgm:pt modelId="{98ABA3A5-D075-4A65-B03D-60D4E10C11AD}" type="parTrans" cxnId="{F67B2750-4C63-42A7-91F3-521C389793C4}">
      <dgm:prSet/>
      <dgm:spPr/>
      <dgm:t>
        <a:bodyPr/>
        <a:lstStyle/>
        <a:p>
          <a:endParaRPr lang="en-ID"/>
        </a:p>
      </dgm:t>
    </dgm:pt>
    <dgm:pt modelId="{341341D2-1D31-450F-A5AB-09141F650F6B}" type="sibTrans" cxnId="{F67B2750-4C63-42A7-91F3-521C389793C4}">
      <dgm:prSet/>
      <dgm:spPr/>
      <dgm:t>
        <a:bodyPr/>
        <a:lstStyle/>
        <a:p>
          <a:endParaRPr lang="en-ID"/>
        </a:p>
      </dgm:t>
    </dgm:pt>
    <dgm:pt modelId="{C508EF86-DD32-4813-BDDC-BB1C958CAA17}">
      <dgm:prSet/>
      <dgm:spPr/>
      <dgm:t>
        <a:bodyPr/>
        <a:lstStyle/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Perumusan</a:t>
          </a:r>
          <a:r>
            <a:rPr lang="en-ID" baseline="0">
              <a:latin typeface="Times New Roman" panose="02020603050405020304" pitchFamily="18" charset="0"/>
              <a:cs typeface="Times New Roman" panose="02020603050405020304" pitchFamily="18" charset="0"/>
            </a:rPr>
            <a:t> masalah</a:t>
          </a:r>
          <a:endParaRPr lang="en-ID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33A8B44E-A2CE-4B75-8232-92FD11537B10}" type="parTrans" cxnId="{9381523C-D6CB-46FB-B56A-F073398D12C7}">
      <dgm:prSet/>
      <dgm:spPr/>
      <dgm:t>
        <a:bodyPr/>
        <a:lstStyle/>
        <a:p>
          <a:endParaRPr lang="en-ID"/>
        </a:p>
      </dgm:t>
    </dgm:pt>
    <dgm:pt modelId="{AF0E3FC8-B201-4EE1-B160-28F20F522FBB}" type="sibTrans" cxnId="{9381523C-D6CB-46FB-B56A-F073398D12C7}">
      <dgm:prSet/>
      <dgm:spPr/>
      <dgm:t>
        <a:bodyPr/>
        <a:lstStyle/>
        <a:p>
          <a:endParaRPr lang="en-ID"/>
        </a:p>
      </dgm:t>
    </dgm:pt>
    <dgm:pt modelId="{33A7FEF1-2F83-4719-ACCB-62A1C4B20DBE}">
      <dgm:prSet/>
      <dgm:spPr/>
      <dgm:t>
        <a:bodyPr/>
        <a:lstStyle/>
        <a:p>
          <a:r>
            <a:rPr lang="en-US">
              <a:latin typeface="Times New Roman" panose="02020603050405020304" pitchFamily="18" charset="0"/>
              <a:cs typeface="Times New Roman" panose="02020603050405020304" pitchFamily="18" charset="0"/>
            </a:rPr>
            <a:t>Pengumpulan referensi</a:t>
          </a:r>
          <a:endParaRPr lang="en-ID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759D7BBC-41D9-4A54-ADCE-3864F78AACF5}" type="parTrans" cxnId="{DA92D888-A7C9-4536-A311-612C56CAB9C2}">
      <dgm:prSet/>
      <dgm:spPr/>
      <dgm:t>
        <a:bodyPr/>
        <a:lstStyle/>
        <a:p>
          <a:endParaRPr lang="en-ID"/>
        </a:p>
      </dgm:t>
    </dgm:pt>
    <dgm:pt modelId="{21A9E33E-C87E-40B4-AFDD-EBA92052034F}" type="sibTrans" cxnId="{DA92D888-A7C9-4536-A311-612C56CAB9C2}">
      <dgm:prSet/>
      <dgm:spPr/>
      <dgm:t>
        <a:bodyPr/>
        <a:lstStyle/>
        <a:p>
          <a:endParaRPr lang="en-ID"/>
        </a:p>
      </dgm:t>
    </dgm:pt>
    <dgm:pt modelId="{1E962035-EA7F-42A6-ADF9-312E461EDB3D}">
      <dgm:prSet phldrT="[Text]"/>
      <dgm:spPr/>
      <dgm:t>
        <a:bodyPr/>
        <a:lstStyle/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UI Desain </a:t>
          </a:r>
        </a:p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3 Hari</a:t>
          </a:r>
        </a:p>
      </dgm:t>
    </dgm:pt>
    <dgm:pt modelId="{2E44EFF1-53C7-4CC0-85E7-62DC4031F791}" type="parTrans" cxnId="{F1487119-96BB-424F-9F3E-30CC48376F2E}">
      <dgm:prSet/>
      <dgm:spPr/>
      <dgm:t>
        <a:bodyPr/>
        <a:lstStyle/>
        <a:p>
          <a:endParaRPr lang="en-ID"/>
        </a:p>
      </dgm:t>
    </dgm:pt>
    <dgm:pt modelId="{A1D22010-2DA0-4162-9B79-89E1995739E0}" type="sibTrans" cxnId="{F1487119-96BB-424F-9F3E-30CC48376F2E}">
      <dgm:prSet/>
      <dgm:spPr/>
      <dgm:t>
        <a:bodyPr/>
        <a:lstStyle/>
        <a:p>
          <a:endParaRPr lang="en-ID"/>
        </a:p>
      </dgm:t>
    </dgm:pt>
    <dgm:pt modelId="{63854AFC-35B8-49E3-AC74-C177B062F480}">
      <dgm:prSet/>
      <dgm:spPr/>
      <dgm:t>
        <a:bodyPr/>
        <a:lstStyle/>
        <a:p>
          <a:r>
            <a:rPr lang="en-ID" baseline="0">
              <a:latin typeface="Times New Roman" panose="02020603050405020304" pitchFamily="18" charset="0"/>
              <a:cs typeface="Times New Roman" panose="02020603050405020304" pitchFamily="18" charset="0"/>
            </a:rPr>
            <a:t>Pembuatan wireframe aplikasi</a:t>
          </a:r>
          <a:endParaRPr lang="en-ID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F62AABB4-6DF7-4569-AE49-041CFED1BB63}" type="parTrans" cxnId="{D9714534-9C3B-4073-98B2-4655F70726FC}">
      <dgm:prSet/>
      <dgm:spPr/>
      <dgm:t>
        <a:bodyPr/>
        <a:lstStyle/>
        <a:p>
          <a:endParaRPr lang="en-ID"/>
        </a:p>
      </dgm:t>
    </dgm:pt>
    <dgm:pt modelId="{63D2C29B-B64F-42A3-B2A8-10E458840C4D}" type="sibTrans" cxnId="{D9714534-9C3B-4073-98B2-4655F70726FC}">
      <dgm:prSet/>
      <dgm:spPr/>
      <dgm:t>
        <a:bodyPr/>
        <a:lstStyle/>
        <a:p>
          <a:endParaRPr lang="en-ID"/>
        </a:p>
      </dgm:t>
    </dgm:pt>
    <dgm:pt modelId="{DB5BA07B-5161-42E4-BCF1-ACE6491BD11A}">
      <dgm:prSet/>
      <dgm:spPr/>
      <dgm:t>
        <a:bodyPr/>
        <a:lstStyle/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Implementasi di android studio</a:t>
          </a:r>
        </a:p>
      </dgm:t>
    </dgm:pt>
    <dgm:pt modelId="{FB27E4AD-CD52-4790-988B-EC5D93770C00}" type="parTrans" cxnId="{CD0D7F1E-9D95-44B0-943E-BA2E7720C696}">
      <dgm:prSet/>
      <dgm:spPr/>
      <dgm:t>
        <a:bodyPr/>
        <a:lstStyle/>
        <a:p>
          <a:endParaRPr lang="en-ID"/>
        </a:p>
      </dgm:t>
    </dgm:pt>
    <dgm:pt modelId="{22C3C69E-C205-42BE-A77B-B9AFE9FD9C65}" type="sibTrans" cxnId="{CD0D7F1E-9D95-44B0-943E-BA2E7720C696}">
      <dgm:prSet/>
      <dgm:spPr/>
      <dgm:t>
        <a:bodyPr/>
        <a:lstStyle/>
        <a:p>
          <a:endParaRPr lang="en-ID"/>
        </a:p>
      </dgm:t>
    </dgm:pt>
    <dgm:pt modelId="{9DDB9F68-6B2E-4BAF-A58F-21DC5870F9B2}">
      <dgm:prSet/>
      <dgm:spPr/>
      <dgm:t>
        <a:bodyPr/>
        <a:lstStyle/>
        <a:p>
          <a:r>
            <a:rPr lang="en-US" baseline="0">
              <a:latin typeface="Times New Roman" panose="02020603050405020304" pitchFamily="18" charset="0"/>
              <a:cs typeface="Times New Roman" panose="02020603050405020304" pitchFamily="18" charset="0"/>
            </a:rPr>
            <a:t>Konfigurasi basis data</a:t>
          </a:r>
          <a:endParaRPr lang="en-ID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5609DF9E-BF1A-4A4D-9337-21853CFED5DD}" type="parTrans" cxnId="{8CDC4FCE-5FF4-4832-850D-8AEEAD061CB8}">
      <dgm:prSet/>
      <dgm:spPr/>
      <dgm:t>
        <a:bodyPr/>
        <a:lstStyle/>
        <a:p>
          <a:endParaRPr lang="en-ID"/>
        </a:p>
      </dgm:t>
    </dgm:pt>
    <dgm:pt modelId="{8FA7C80E-F05B-4A3B-BB64-3CE7DA94F279}" type="sibTrans" cxnId="{8CDC4FCE-5FF4-4832-850D-8AEEAD061CB8}">
      <dgm:prSet/>
      <dgm:spPr/>
      <dgm:t>
        <a:bodyPr/>
        <a:lstStyle/>
        <a:p>
          <a:endParaRPr lang="en-ID"/>
        </a:p>
      </dgm:t>
    </dgm:pt>
    <dgm:pt modelId="{78B3789F-72BA-47EF-8011-18FBB70638E1}">
      <dgm:prSet/>
      <dgm:spPr/>
      <dgm:t>
        <a:bodyPr/>
        <a:lstStyle/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Membuat</a:t>
          </a:r>
          <a:r>
            <a:rPr lang="en-ID" baseline="0">
              <a:latin typeface="Times New Roman" panose="02020603050405020304" pitchFamily="18" charset="0"/>
              <a:cs typeface="Times New Roman" panose="02020603050405020304" pitchFamily="18" charset="0"/>
            </a:rPr>
            <a:t> fungsi login dan </a:t>
          </a:r>
          <a:r>
            <a:rPr lang="en-US" baseline="0">
              <a:latin typeface="Times New Roman" panose="02020603050405020304" pitchFamily="18" charset="0"/>
              <a:cs typeface="Times New Roman" panose="02020603050405020304" pitchFamily="18" charset="0"/>
            </a:rPr>
            <a:t>sign up </a:t>
          </a:r>
          <a:endParaRPr lang="en-ID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AD261FB6-7364-4E87-B5F1-7A5E1BBCA42A}" type="parTrans" cxnId="{898A42A9-3382-4B2B-817E-291C4366B2FF}">
      <dgm:prSet/>
      <dgm:spPr/>
      <dgm:t>
        <a:bodyPr/>
        <a:lstStyle/>
        <a:p>
          <a:endParaRPr lang="en-ID"/>
        </a:p>
      </dgm:t>
    </dgm:pt>
    <dgm:pt modelId="{D1EEEF66-8DCA-4931-9220-024833EB5EF8}" type="sibTrans" cxnId="{898A42A9-3382-4B2B-817E-291C4366B2FF}">
      <dgm:prSet/>
      <dgm:spPr/>
      <dgm:t>
        <a:bodyPr/>
        <a:lstStyle/>
        <a:p>
          <a:endParaRPr lang="en-ID"/>
        </a:p>
      </dgm:t>
    </dgm:pt>
    <dgm:pt modelId="{5E087C9E-7651-47A4-81EE-100E8D471142}">
      <dgm:prSet/>
      <dgm:spPr/>
      <dgm:t>
        <a:bodyPr/>
        <a:lstStyle/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Manajemen user profile</a:t>
          </a:r>
        </a:p>
      </dgm:t>
    </dgm:pt>
    <dgm:pt modelId="{68F545FE-AC51-4BEB-847D-3E9D8D83C0B2}" type="parTrans" cxnId="{9E5D9B95-D5CC-48C7-8BB9-39C6C3ABB404}">
      <dgm:prSet/>
      <dgm:spPr/>
      <dgm:t>
        <a:bodyPr/>
        <a:lstStyle/>
        <a:p>
          <a:endParaRPr lang="en-ID"/>
        </a:p>
      </dgm:t>
    </dgm:pt>
    <dgm:pt modelId="{15F87548-8F05-4BC1-BB89-37A762C421BC}" type="sibTrans" cxnId="{9E5D9B95-D5CC-48C7-8BB9-39C6C3ABB404}">
      <dgm:prSet/>
      <dgm:spPr/>
      <dgm:t>
        <a:bodyPr/>
        <a:lstStyle/>
        <a:p>
          <a:endParaRPr lang="en-ID"/>
        </a:p>
      </dgm:t>
    </dgm:pt>
    <dgm:pt modelId="{80E25929-E6B5-4E18-A1FA-65C68A128AFC}">
      <dgm:prSet/>
      <dgm:spPr/>
      <dgm:t>
        <a:bodyPr/>
        <a:lstStyle/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Fungsi presensi</a:t>
          </a:r>
        </a:p>
      </dgm:t>
    </dgm:pt>
    <dgm:pt modelId="{3F2FBE1B-CCC4-483F-9359-A50BD2978FDC}" type="parTrans" cxnId="{C3924A22-DD6D-4388-B063-3AD38A05AD0D}">
      <dgm:prSet/>
      <dgm:spPr/>
      <dgm:t>
        <a:bodyPr/>
        <a:lstStyle/>
        <a:p>
          <a:endParaRPr lang="en-ID"/>
        </a:p>
      </dgm:t>
    </dgm:pt>
    <dgm:pt modelId="{17CD4CC7-BA1E-418C-BD00-51D912B2859F}" type="sibTrans" cxnId="{C3924A22-DD6D-4388-B063-3AD38A05AD0D}">
      <dgm:prSet/>
      <dgm:spPr/>
      <dgm:t>
        <a:bodyPr/>
        <a:lstStyle/>
        <a:p>
          <a:endParaRPr lang="en-ID"/>
        </a:p>
      </dgm:t>
    </dgm:pt>
    <dgm:pt modelId="{A0F040D3-9F48-47F1-AF4D-3D1DF47891D8}">
      <dgm:prSet/>
      <dgm:spPr/>
      <dgm:t>
        <a:bodyPr/>
        <a:lstStyle/>
        <a:p>
          <a:r>
            <a:rPr lang="en-US" baseline="0">
              <a:latin typeface="Times New Roman" panose="02020603050405020304" pitchFamily="18" charset="0"/>
              <a:cs typeface="Times New Roman" panose="02020603050405020304" pitchFamily="18" charset="0"/>
            </a:rPr>
            <a:t>Debugging </a:t>
          </a:r>
          <a:endParaRPr lang="en-ID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38C36C7B-7444-427F-94ED-D6D1664F5898}" type="parTrans" cxnId="{9B3D0206-CC0C-4E03-A419-A3A0B22258ED}">
      <dgm:prSet/>
      <dgm:spPr/>
      <dgm:t>
        <a:bodyPr/>
        <a:lstStyle/>
        <a:p>
          <a:endParaRPr lang="en-ID"/>
        </a:p>
      </dgm:t>
    </dgm:pt>
    <dgm:pt modelId="{21D3B3CD-9DB7-4107-9EDA-992A52233DC6}" type="sibTrans" cxnId="{9B3D0206-CC0C-4E03-A419-A3A0B22258ED}">
      <dgm:prSet/>
      <dgm:spPr/>
      <dgm:t>
        <a:bodyPr/>
        <a:lstStyle/>
        <a:p>
          <a:endParaRPr lang="en-ID"/>
        </a:p>
      </dgm:t>
    </dgm:pt>
    <dgm:pt modelId="{530A5772-54C7-48D4-91FF-181DF3EE5075}">
      <dgm:prSet/>
      <dgm:spPr/>
      <dgm:t>
        <a:bodyPr/>
        <a:lstStyle/>
        <a:p>
          <a:r>
            <a:rPr lang="en-US" baseline="0">
              <a:latin typeface="Times New Roman" panose="02020603050405020304" pitchFamily="18" charset="0"/>
              <a:cs typeface="Times New Roman" panose="02020603050405020304" pitchFamily="18" charset="0"/>
            </a:rPr>
            <a:t>Implementasi</a:t>
          </a:r>
          <a:endParaRPr lang="en-ID">
            <a:latin typeface="Times New Roman" panose="02020603050405020304" pitchFamily="18" charset="0"/>
            <a:cs typeface="Times New Roman" panose="02020603050405020304" pitchFamily="18" charset="0"/>
          </a:endParaRPr>
        </a:p>
      </dgm:t>
    </dgm:pt>
    <dgm:pt modelId="{A095101A-F1D2-4338-9E8E-2949F0C07500}" type="parTrans" cxnId="{D717EC7D-C7E4-4E40-B72A-21565BD2543F}">
      <dgm:prSet/>
      <dgm:spPr/>
      <dgm:t>
        <a:bodyPr/>
        <a:lstStyle/>
        <a:p>
          <a:endParaRPr lang="en-ID"/>
        </a:p>
      </dgm:t>
    </dgm:pt>
    <dgm:pt modelId="{E2F19137-9352-4DB2-976C-0E8A1E6F3F4E}" type="sibTrans" cxnId="{D717EC7D-C7E4-4E40-B72A-21565BD2543F}">
      <dgm:prSet/>
      <dgm:spPr/>
      <dgm:t>
        <a:bodyPr/>
        <a:lstStyle/>
        <a:p>
          <a:endParaRPr lang="en-ID"/>
        </a:p>
      </dgm:t>
    </dgm:pt>
    <dgm:pt modelId="{5DF95994-5E08-4090-88B9-5261CB496938}">
      <dgm:prSet phldrT="[Text]"/>
      <dgm:spPr/>
      <dgm:t>
        <a:bodyPr/>
        <a:lstStyle/>
        <a:p>
          <a:r>
            <a:rPr lang="en-US">
              <a:latin typeface="Times New Roman" panose="02020603050405020304" pitchFamily="18" charset="0"/>
              <a:cs typeface="Times New Roman" panose="02020603050405020304" pitchFamily="18" charset="0"/>
            </a:rPr>
            <a:t>Pemeliharaan </a:t>
          </a:r>
          <a:endParaRPr lang="en-ID">
            <a:latin typeface="Times New Roman" panose="02020603050405020304" pitchFamily="18" charset="0"/>
            <a:cs typeface="Times New Roman" panose="02020603050405020304" pitchFamily="18" charset="0"/>
          </a:endParaRPr>
        </a:p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3 Hari</a:t>
          </a:r>
        </a:p>
      </dgm:t>
    </dgm:pt>
    <dgm:pt modelId="{C3364B40-8DAE-4FAD-96A2-85C4880A559C}" type="parTrans" cxnId="{35A2BA97-8192-4311-950F-F058D7B6454B}">
      <dgm:prSet/>
      <dgm:spPr/>
      <dgm:t>
        <a:bodyPr/>
        <a:lstStyle/>
        <a:p>
          <a:endParaRPr lang="en-ID"/>
        </a:p>
      </dgm:t>
    </dgm:pt>
    <dgm:pt modelId="{47264BA5-A58B-499B-AE3D-99285A9A8072}" type="sibTrans" cxnId="{35A2BA97-8192-4311-950F-F058D7B6454B}">
      <dgm:prSet/>
      <dgm:spPr/>
      <dgm:t>
        <a:bodyPr/>
        <a:lstStyle/>
        <a:p>
          <a:endParaRPr lang="en-ID"/>
        </a:p>
      </dgm:t>
    </dgm:pt>
    <dgm:pt modelId="{4F383BC9-EBB3-4EC3-AE48-D787220BE4C2}">
      <dgm:prSet phldrT="[Text]"/>
      <dgm:spPr/>
      <dgm:t>
        <a:bodyPr/>
        <a:lstStyle/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Testing</a:t>
          </a:r>
        </a:p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3 Hari</a:t>
          </a:r>
        </a:p>
      </dgm:t>
    </dgm:pt>
    <dgm:pt modelId="{053990A1-4858-4AF7-9967-BBF5D9264DD6}" type="sibTrans" cxnId="{D2975EF1-E1B6-4349-BFCE-B3F5E6F1EEB4}">
      <dgm:prSet/>
      <dgm:spPr/>
      <dgm:t>
        <a:bodyPr/>
        <a:lstStyle/>
        <a:p>
          <a:endParaRPr lang="en-ID"/>
        </a:p>
      </dgm:t>
    </dgm:pt>
    <dgm:pt modelId="{71AFA1DB-571A-442A-90C6-3398B33252D8}" type="parTrans" cxnId="{D2975EF1-E1B6-4349-BFCE-B3F5E6F1EEB4}">
      <dgm:prSet/>
      <dgm:spPr/>
      <dgm:t>
        <a:bodyPr/>
        <a:lstStyle/>
        <a:p>
          <a:endParaRPr lang="en-ID"/>
        </a:p>
      </dgm:t>
    </dgm:pt>
    <dgm:pt modelId="{1E650F1E-0856-484B-B1E1-BD3A33483F83}">
      <dgm:prSet phldrT="[Text]"/>
      <dgm:spPr/>
      <dgm:t>
        <a:bodyPr/>
        <a:lstStyle/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Koding</a:t>
          </a:r>
        </a:p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14 Hari</a:t>
          </a:r>
        </a:p>
      </dgm:t>
    </dgm:pt>
    <dgm:pt modelId="{799A9FA8-60D2-4263-8F6A-4F8BC3C13E2B}" type="sibTrans" cxnId="{004955F0-814D-4994-873C-19ACBDF0D9AE}">
      <dgm:prSet/>
      <dgm:spPr/>
      <dgm:t>
        <a:bodyPr/>
        <a:lstStyle/>
        <a:p>
          <a:endParaRPr lang="en-ID"/>
        </a:p>
      </dgm:t>
    </dgm:pt>
    <dgm:pt modelId="{5A5A8C1C-1ED1-4A4E-ACE8-05344A63491D}" type="parTrans" cxnId="{004955F0-814D-4994-873C-19ACBDF0D9AE}">
      <dgm:prSet/>
      <dgm:spPr/>
      <dgm:t>
        <a:bodyPr/>
        <a:lstStyle/>
        <a:p>
          <a:endParaRPr lang="en-ID"/>
        </a:p>
      </dgm:t>
    </dgm:pt>
    <dgm:pt modelId="{4AC4DDA6-4C1F-4022-AE74-7735B4ECC424}">
      <dgm:prSet/>
      <dgm:spPr/>
      <dgm:t>
        <a:bodyPr/>
        <a:lstStyle/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Memahami kerja sistem </a:t>
          </a:r>
        </a:p>
      </dgm:t>
    </dgm:pt>
    <dgm:pt modelId="{2F13BE5B-1A28-4E92-A6C0-DC350B8ADDED}" type="parTrans" cxnId="{D5CBCEA4-4A02-415E-843A-59350900B151}">
      <dgm:prSet/>
      <dgm:spPr/>
      <dgm:t>
        <a:bodyPr/>
        <a:lstStyle/>
        <a:p>
          <a:endParaRPr lang="en-ID"/>
        </a:p>
      </dgm:t>
    </dgm:pt>
    <dgm:pt modelId="{672E93B0-40A9-4BE4-AFFA-031120A14880}" type="sibTrans" cxnId="{D5CBCEA4-4A02-415E-843A-59350900B151}">
      <dgm:prSet/>
      <dgm:spPr/>
      <dgm:t>
        <a:bodyPr/>
        <a:lstStyle/>
        <a:p>
          <a:endParaRPr lang="en-ID"/>
        </a:p>
      </dgm:t>
    </dgm:pt>
    <dgm:pt modelId="{5053570C-78B2-4D87-9267-488C7EA1E467}">
      <dgm:prSet/>
      <dgm:spPr/>
      <dgm:t>
        <a:bodyPr/>
        <a:lstStyle/>
        <a:p>
          <a:r>
            <a:rPr lang="en-ID">
              <a:latin typeface="Times New Roman" panose="02020603050405020304" pitchFamily="18" charset="0"/>
              <a:cs typeface="Times New Roman" panose="02020603050405020304" pitchFamily="18" charset="0"/>
            </a:rPr>
            <a:t>Analisa hasil</a:t>
          </a:r>
        </a:p>
      </dgm:t>
    </dgm:pt>
    <dgm:pt modelId="{DC29DBEF-915F-49E4-A6C5-EBEBB0DB0851}" type="parTrans" cxnId="{AAB417FF-6B12-46A1-AD14-1DB6B1BF2C5D}">
      <dgm:prSet/>
      <dgm:spPr/>
      <dgm:t>
        <a:bodyPr/>
        <a:lstStyle/>
        <a:p>
          <a:endParaRPr lang="en-ID"/>
        </a:p>
      </dgm:t>
    </dgm:pt>
    <dgm:pt modelId="{14EB8137-01C5-4C6A-8A17-E5665F2D4B51}" type="sibTrans" cxnId="{AAB417FF-6B12-46A1-AD14-1DB6B1BF2C5D}">
      <dgm:prSet/>
      <dgm:spPr/>
      <dgm:t>
        <a:bodyPr/>
        <a:lstStyle/>
        <a:p>
          <a:endParaRPr lang="en-ID"/>
        </a:p>
      </dgm:t>
    </dgm:pt>
    <dgm:pt modelId="{7FD3D820-9282-47EB-9074-1B319C2B2A2D}" type="pres">
      <dgm:prSet presAssocID="{EE15DED4-3B58-46C3-A8E2-5F304AF3F984}" presName="hierChild1" presStyleCnt="0">
        <dgm:presLayoutVars>
          <dgm:orgChart val="1"/>
          <dgm:chPref val="1"/>
          <dgm:dir/>
          <dgm:animOne val="branch"/>
          <dgm:animLvl val="lvl"/>
          <dgm:resizeHandles/>
        </dgm:presLayoutVars>
      </dgm:prSet>
      <dgm:spPr/>
    </dgm:pt>
    <dgm:pt modelId="{688352EF-B6A9-4455-9E5F-4581EF3B34C2}" type="pres">
      <dgm:prSet presAssocID="{774E209E-DB73-40A3-BCFD-11245A228986}" presName="hierRoot1" presStyleCnt="0">
        <dgm:presLayoutVars>
          <dgm:hierBranch val="init"/>
        </dgm:presLayoutVars>
      </dgm:prSet>
      <dgm:spPr/>
    </dgm:pt>
    <dgm:pt modelId="{3ABBC6CA-B68D-4A5A-B0A3-F840B9D2F725}" type="pres">
      <dgm:prSet presAssocID="{774E209E-DB73-40A3-BCFD-11245A228986}" presName="rootComposite1" presStyleCnt="0"/>
      <dgm:spPr/>
    </dgm:pt>
    <dgm:pt modelId="{68BFFC00-6FDB-4C61-85D4-B26D1D8CA131}" type="pres">
      <dgm:prSet presAssocID="{774E209E-DB73-40A3-BCFD-11245A228986}" presName="rootText1" presStyleLbl="node0" presStyleIdx="0" presStyleCnt="1" custScaleX="211867" custScaleY="298290" custLinFactNeighborX="-15606" custLinFactNeighborY="-20616">
        <dgm:presLayoutVars>
          <dgm:chPref val="3"/>
        </dgm:presLayoutVars>
      </dgm:prSet>
      <dgm:spPr/>
    </dgm:pt>
    <dgm:pt modelId="{57A2FDDF-96DD-415E-B047-8B88A11D6953}" type="pres">
      <dgm:prSet presAssocID="{774E209E-DB73-40A3-BCFD-11245A228986}" presName="rootConnector1" presStyleLbl="node1" presStyleIdx="0" presStyleCnt="0"/>
      <dgm:spPr/>
    </dgm:pt>
    <dgm:pt modelId="{8DB47D6B-EC7B-4EAB-BB74-6C36329C8C8F}" type="pres">
      <dgm:prSet presAssocID="{774E209E-DB73-40A3-BCFD-11245A228986}" presName="hierChild2" presStyleCnt="0"/>
      <dgm:spPr/>
    </dgm:pt>
    <dgm:pt modelId="{DC02F803-1634-4BCC-9D31-6DE631909B27}" type="pres">
      <dgm:prSet presAssocID="{98ABA3A5-D075-4A65-B03D-60D4E10C11AD}" presName="Name37" presStyleLbl="parChTrans1D2" presStyleIdx="0" presStyleCnt="5"/>
      <dgm:spPr/>
    </dgm:pt>
    <dgm:pt modelId="{05D64BBC-05EF-44CF-9CAB-9DE8B8CF6A5E}" type="pres">
      <dgm:prSet presAssocID="{5DE2536E-DACB-4862-A88F-BB3CDE78F6BE}" presName="hierRoot2" presStyleCnt="0">
        <dgm:presLayoutVars>
          <dgm:hierBranch val="init"/>
        </dgm:presLayoutVars>
      </dgm:prSet>
      <dgm:spPr/>
    </dgm:pt>
    <dgm:pt modelId="{2CD75385-1608-48DA-8F11-CE989900982E}" type="pres">
      <dgm:prSet presAssocID="{5DE2536E-DACB-4862-A88F-BB3CDE78F6BE}" presName="rootComposite" presStyleCnt="0"/>
      <dgm:spPr/>
    </dgm:pt>
    <dgm:pt modelId="{08D40E40-3397-4D70-AA96-81DC76714E8B}" type="pres">
      <dgm:prSet presAssocID="{5DE2536E-DACB-4862-A88F-BB3CDE78F6BE}" presName="rootText" presStyleLbl="node2" presStyleIdx="0" presStyleCnt="5" custScaleX="145754" custScaleY="170047" custLinFactX="-9064" custLinFactNeighborX="-100000" custLinFactNeighborY="5084">
        <dgm:presLayoutVars>
          <dgm:chPref val="3"/>
        </dgm:presLayoutVars>
      </dgm:prSet>
      <dgm:spPr/>
    </dgm:pt>
    <dgm:pt modelId="{06FF4CE9-4434-4FD7-8A9E-B25409DFA334}" type="pres">
      <dgm:prSet presAssocID="{5DE2536E-DACB-4862-A88F-BB3CDE78F6BE}" presName="rootConnector" presStyleLbl="node2" presStyleIdx="0" presStyleCnt="5"/>
      <dgm:spPr/>
    </dgm:pt>
    <dgm:pt modelId="{DE6465BC-9A70-4793-9E51-AEF057EF5B01}" type="pres">
      <dgm:prSet presAssocID="{5DE2536E-DACB-4862-A88F-BB3CDE78F6BE}" presName="hierChild4" presStyleCnt="0"/>
      <dgm:spPr/>
    </dgm:pt>
    <dgm:pt modelId="{F01464DC-99CD-42A1-809D-48D92171F1E8}" type="pres">
      <dgm:prSet presAssocID="{33A8B44E-A2CE-4B75-8232-92FD11537B10}" presName="Name37" presStyleLbl="parChTrans1D3" presStyleIdx="0" presStyleCnt="12"/>
      <dgm:spPr/>
    </dgm:pt>
    <dgm:pt modelId="{E142C41C-B5CD-49D8-9488-4549F7D8CAC5}" type="pres">
      <dgm:prSet presAssocID="{C508EF86-DD32-4813-BDDC-BB1C958CAA17}" presName="hierRoot2" presStyleCnt="0">
        <dgm:presLayoutVars>
          <dgm:hierBranch val="init"/>
        </dgm:presLayoutVars>
      </dgm:prSet>
      <dgm:spPr/>
    </dgm:pt>
    <dgm:pt modelId="{58C9510F-8CF5-413D-A3A5-A99913959411}" type="pres">
      <dgm:prSet presAssocID="{C508EF86-DD32-4813-BDDC-BB1C958CAA17}" presName="rootComposite" presStyleCnt="0"/>
      <dgm:spPr/>
    </dgm:pt>
    <dgm:pt modelId="{909B46CB-2C82-4530-A8EB-C4A6EF29D4CD}" type="pres">
      <dgm:prSet presAssocID="{C508EF86-DD32-4813-BDDC-BB1C958CAA17}" presName="rootText" presStyleLbl="node3" presStyleIdx="0" presStyleCnt="12" custScaleX="145754" custScaleY="170047" custLinFactNeighborX="-84912" custLinFactNeighborY="-2032">
        <dgm:presLayoutVars>
          <dgm:chPref val="3"/>
        </dgm:presLayoutVars>
      </dgm:prSet>
      <dgm:spPr/>
    </dgm:pt>
    <dgm:pt modelId="{675E327E-204D-4C42-AEF5-446B3D266D63}" type="pres">
      <dgm:prSet presAssocID="{C508EF86-DD32-4813-BDDC-BB1C958CAA17}" presName="rootConnector" presStyleLbl="node3" presStyleIdx="0" presStyleCnt="12"/>
      <dgm:spPr/>
    </dgm:pt>
    <dgm:pt modelId="{B785FB29-0F6E-4567-B1BB-AB02ABDD4479}" type="pres">
      <dgm:prSet presAssocID="{C508EF86-DD32-4813-BDDC-BB1C958CAA17}" presName="hierChild4" presStyleCnt="0"/>
      <dgm:spPr/>
    </dgm:pt>
    <dgm:pt modelId="{D045E5A6-3832-400B-95A8-53F5A4C45585}" type="pres">
      <dgm:prSet presAssocID="{C508EF86-DD32-4813-BDDC-BB1C958CAA17}" presName="hierChild5" presStyleCnt="0"/>
      <dgm:spPr/>
    </dgm:pt>
    <dgm:pt modelId="{A6FED72C-234E-47A8-B5C6-759A7E8D4F28}" type="pres">
      <dgm:prSet presAssocID="{2F13BE5B-1A28-4E92-A6C0-DC350B8ADDED}" presName="Name37" presStyleLbl="parChTrans1D3" presStyleIdx="1" presStyleCnt="12"/>
      <dgm:spPr/>
    </dgm:pt>
    <dgm:pt modelId="{ECB8DF6C-3200-4553-9115-BD3D0FB53FAC}" type="pres">
      <dgm:prSet presAssocID="{4AC4DDA6-4C1F-4022-AE74-7735B4ECC424}" presName="hierRoot2" presStyleCnt="0">
        <dgm:presLayoutVars>
          <dgm:hierBranch val="init"/>
        </dgm:presLayoutVars>
      </dgm:prSet>
      <dgm:spPr/>
    </dgm:pt>
    <dgm:pt modelId="{8C33CF52-7470-4ED8-A763-3CA7A5CE0712}" type="pres">
      <dgm:prSet presAssocID="{4AC4DDA6-4C1F-4022-AE74-7735B4ECC424}" presName="rootComposite" presStyleCnt="0"/>
      <dgm:spPr/>
    </dgm:pt>
    <dgm:pt modelId="{6E368E49-72B6-4724-B758-8643673D3FEA}" type="pres">
      <dgm:prSet presAssocID="{4AC4DDA6-4C1F-4022-AE74-7735B4ECC424}" presName="rootText" presStyleLbl="node3" presStyleIdx="1" presStyleCnt="12" custScaleX="145754" custScaleY="170047" custLinFactNeighborX="-84912" custLinFactNeighborY="-2032">
        <dgm:presLayoutVars>
          <dgm:chPref val="3"/>
        </dgm:presLayoutVars>
      </dgm:prSet>
      <dgm:spPr/>
    </dgm:pt>
    <dgm:pt modelId="{8C7AA115-8FDF-4CF7-86A9-15251616AC66}" type="pres">
      <dgm:prSet presAssocID="{4AC4DDA6-4C1F-4022-AE74-7735B4ECC424}" presName="rootConnector" presStyleLbl="node3" presStyleIdx="1" presStyleCnt="12"/>
      <dgm:spPr/>
    </dgm:pt>
    <dgm:pt modelId="{05A68DA2-4F69-4A5C-8B78-DDBBE6BCD558}" type="pres">
      <dgm:prSet presAssocID="{4AC4DDA6-4C1F-4022-AE74-7735B4ECC424}" presName="hierChild4" presStyleCnt="0"/>
      <dgm:spPr/>
    </dgm:pt>
    <dgm:pt modelId="{72233973-8554-4466-AD97-B6512527F16D}" type="pres">
      <dgm:prSet presAssocID="{4AC4DDA6-4C1F-4022-AE74-7735B4ECC424}" presName="hierChild5" presStyleCnt="0"/>
      <dgm:spPr/>
    </dgm:pt>
    <dgm:pt modelId="{198A45D0-D336-4A7F-9723-3F6CCDCD3742}" type="pres">
      <dgm:prSet presAssocID="{DC29DBEF-915F-49E4-A6C5-EBEBB0DB0851}" presName="Name37" presStyleLbl="parChTrans1D3" presStyleIdx="2" presStyleCnt="12"/>
      <dgm:spPr/>
    </dgm:pt>
    <dgm:pt modelId="{365E377C-5492-4842-9A47-2A5C2B7AEF05}" type="pres">
      <dgm:prSet presAssocID="{5053570C-78B2-4D87-9267-488C7EA1E467}" presName="hierRoot2" presStyleCnt="0">
        <dgm:presLayoutVars>
          <dgm:hierBranch val="init"/>
        </dgm:presLayoutVars>
      </dgm:prSet>
      <dgm:spPr/>
    </dgm:pt>
    <dgm:pt modelId="{29A7CCA1-8EBF-49FC-9A21-218840EB29FC}" type="pres">
      <dgm:prSet presAssocID="{5053570C-78B2-4D87-9267-488C7EA1E467}" presName="rootComposite" presStyleCnt="0"/>
      <dgm:spPr/>
    </dgm:pt>
    <dgm:pt modelId="{7A66F6C0-537C-422E-A134-535BD0E47966}" type="pres">
      <dgm:prSet presAssocID="{5053570C-78B2-4D87-9267-488C7EA1E467}" presName="rootText" presStyleLbl="node3" presStyleIdx="2" presStyleCnt="12" custScaleX="145754" custScaleY="170047" custLinFactNeighborX="-84912" custLinFactNeighborY="-2032">
        <dgm:presLayoutVars>
          <dgm:chPref val="3"/>
        </dgm:presLayoutVars>
      </dgm:prSet>
      <dgm:spPr/>
    </dgm:pt>
    <dgm:pt modelId="{C33EC1C9-F97A-407E-BC95-FE357DBE50FD}" type="pres">
      <dgm:prSet presAssocID="{5053570C-78B2-4D87-9267-488C7EA1E467}" presName="rootConnector" presStyleLbl="node3" presStyleIdx="2" presStyleCnt="12"/>
      <dgm:spPr/>
    </dgm:pt>
    <dgm:pt modelId="{2A634A41-052A-4B62-92AE-B86B1CF8809E}" type="pres">
      <dgm:prSet presAssocID="{5053570C-78B2-4D87-9267-488C7EA1E467}" presName="hierChild4" presStyleCnt="0"/>
      <dgm:spPr/>
    </dgm:pt>
    <dgm:pt modelId="{B2FA0E28-138C-43F4-9A55-A3BDE3A60130}" type="pres">
      <dgm:prSet presAssocID="{5053570C-78B2-4D87-9267-488C7EA1E467}" presName="hierChild5" presStyleCnt="0"/>
      <dgm:spPr/>
    </dgm:pt>
    <dgm:pt modelId="{E09FBD18-C651-4737-89FF-BC4E9DDEE9DC}" type="pres">
      <dgm:prSet presAssocID="{759D7BBC-41D9-4A54-ADCE-3864F78AACF5}" presName="Name37" presStyleLbl="parChTrans1D3" presStyleIdx="3" presStyleCnt="12"/>
      <dgm:spPr/>
    </dgm:pt>
    <dgm:pt modelId="{217EAA16-F95C-47BC-BB41-725C669DB92C}" type="pres">
      <dgm:prSet presAssocID="{33A7FEF1-2F83-4719-ACCB-62A1C4B20DBE}" presName="hierRoot2" presStyleCnt="0">
        <dgm:presLayoutVars>
          <dgm:hierBranch val="init"/>
        </dgm:presLayoutVars>
      </dgm:prSet>
      <dgm:spPr/>
    </dgm:pt>
    <dgm:pt modelId="{0F642D74-DDD2-463D-930C-E3DCAFC44505}" type="pres">
      <dgm:prSet presAssocID="{33A7FEF1-2F83-4719-ACCB-62A1C4B20DBE}" presName="rootComposite" presStyleCnt="0"/>
      <dgm:spPr/>
    </dgm:pt>
    <dgm:pt modelId="{5EB80FF6-A297-4478-AE5F-3FDA96F3D401}" type="pres">
      <dgm:prSet presAssocID="{33A7FEF1-2F83-4719-ACCB-62A1C4B20DBE}" presName="rootText" presStyleLbl="node3" presStyleIdx="3" presStyleCnt="12" custScaleX="145754" custScaleY="170047" custLinFactNeighborX="-84912" custLinFactNeighborY="-2032">
        <dgm:presLayoutVars>
          <dgm:chPref val="3"/>
        </dgm:presLayoutVars>
      </dgm:prSet>
      <dgm:spPr/>
    </dgm:pt>
    <dgm:pt modelId="{54428603-F481-4DB5-8C02-6ADE4DC40A23}" type="pres">
      <dgm:prSet presAssocID="{33A7FEF1-2F83-4719-ACCB-62A1C4B20DBE}" presName="rootConnector" presStyleLbl="node3" presStyleIdx="3" presStyleCnt="12"/>
      <dgm:spPr/>
    </dgm:pt>
    <dgm:pt modelId="{EE753C4A-AABC-4C90-92E3-6938B5D972E6}" type="pres">
      <dgm:prSet presAssocID="{33A7FEF1-2F83-4719-ACCB-62A1C4B20DBE}" presName="hierChild4" presStyleCnt="0"/>
      <dgm:spPr/>
    </dgm:pt>
    <dgm:pt modelId="{5050021F-DC90-4614-AF33-55097B798555}" type="pres">
      <dgm:prSet presAssocID="{33A7FEF1-2F83-4719-ACCB-62A1C4B20DBE}" presName="hierChild5" presStyleCnt="0"/>
      <dgm:spPr/>
    </dgm:pt>
    <dgm:pt modelId="{116575F6-FEE7-41C3-BD6E-79079858C886}" type="pres">
      <dgm:prSet presAssocID="{5DE2536E-DACB-4862-A88F-BB3CDE78F6BE}" presName="hierChild5" presStyleCnt="0"/>
      <dgm:spPr/>
    </dgm:pt>
    <dgm:pt modelId="{A6BC35E1-C1C6-4B4F-989F-7C4AE6F50B57}" type="pres">
      <dgm:prSet presAssocID="{2E44EFF1-53C7-4CC0-85E7-62DC4031F791}" presName="Name37" presStyleLbl="parChTrans1D2" presStyleIdx="1" presStyleCnt="5"/>
      <dgm:spPr/>
    </dgm:pt>
    <dgm:pt modelId="{7A78B931-FA22-43CF-B2B1-41977232FF31}" type="pres">
      <dgm:prSet presAssocID="{1E962035-EA7F-42A6-ADF9-312E461EDB3D}" presName="hierRoot2" presStyleCnt="0">
        <dgm:presLayoutVars>
          <dgm:hierBranch val="init"/>
        </dgm:presLayoutVars>
      </dgm:prSet>
      <dgm:spPr/>
    </dgm:pt>
    <dgm:pt modelId="{305215E1-F776-4BDB-A077-7D75AB4E5D85}" type="pres">
      <dgm:prSet presAssocID="{1E962035-EA7F-42A6-ADF9-312E461EDB3D}" presName="rootComposite" presStyleCnt="0"/>
      <dgm:spPr/>
    </dgm:pt>
    <dgm:pt modelId="{7FC11B80-1560-4AAA-9DDE-ECDD0C320254}" type="pres">
      <dgm:prSet presAssocID="{1E962035-EA7F-42A6-ADF9-312E461EDB3D}" presName="rootText" presStyleLbl="node2" presStyleIdx="1" presStyleCnt="5" custScaleX="145754" custScaleY="170047" custLinFactNeighborX="-57464" custLinFactNeighborY="583">
        <dgm:presLayoutVars>
          <dgm:chPref val="3"/>
        </dgm:presLayoutVars>
      </dgm:prSet>
      <dgm:spPr/>
    </dgm:pt>
    <dgm:pt modelId="{198A2EF2-F9F4-4021-800D-024DE387071B}" type="pres">
      <dgm:prSet presAssocID="{1E962035-EA7F-42A6-ADF9-312E461EDB3D}" presName="rootConnector" presStyleLbl="node2" presStyleIdx="1" presStyleCnt="5"/>
      <dgm:spPr/>
    </dgm:pt>
    <dgm:pt modelId="{D8C9A5CE-51F4-40C6-AC28-AE2E624AF2FF}" type="pres">
      <dgm:prSet presAssocID="{1E962035-EA7F-42A6-ADF9-312E461EDB3D}" presName="hierChild4" presStyleCnt="0"/>
      <dgm:spPr/>
    </dgm:pt>
    <dgm:pt modelId="{7CED4E7E-908F-46E6-A1E8-15CC83E5AF9A}" type="pres">
      <dgm:prSet presAssocID="{F62AABB4-6DF7-4569-AE49-041CFED1BB63}" presName="Name37" presStyleLbl="parChTrans1D3" presStyleIdx="4" presStyleCnt="12"/>
      <dgm:spPr/>
    </dgm:pt>
    <dgm:pt modelId="{78EFB925-25C4-46A4-9D43-32D4CE4379A4}" type="pres">
      <dgm:prSet presAssocID="{63854AFC-35B8-49E3-AC74-C177B062F480}" presName="hierRoot2" presStyleCnt="0">
        <dgm:presLayoutVars>
          <dgm:hierBranch val="init"/>
        </dgm:presLayoutVars>
      </dgm:prSet>
      <dgm:spPr/>
    </dgm:pt>
    <dgm:pt modelId="{26D092E4-C382-42CB-9660-45B2C9A79BB9}" type="pres">
      <dgm:prSet presAssocID="{63854AFC-35B8-49E3-AC74-C177B062F480}" presName="rootComposite" presStyleCnt="0"/>
      <dgm:spPr/>
    </dgm:pt>
    <dgm:pt modelId="{4C2B872F-165F-41F9-841A-FCE5E6B4BDDB}" type="pres">
      <dgm:prSet presAssocID="{63854AFC-35B8-49E3-AC74-C177B062F480}" presName="rootText" presStyleLbl="node3" presStyleIdx="4" presStyleCnt="12" custScaleX="145754" custScaleY="170047" custLinFactNeighborX="-57894" custLinFactNeighborY="7432">
        <dgm:presLayoutVars>
          <dgm:chPref val="3"/>
        </dgm:presLayoutVars>
      </dgm:prSet>
      <dgm:spPr/>
    </dgm:pt>
    <dgm:pt modelId="{4E56B0A0-408A-487C-BD6F-C5B119705E03}" type="pres">
      <dgm:prSet presAssocID="{63854AFC-35B8-49E3-AC74-C177B062F480}" presName="rootConnector" presStyleLbl="node3" presStyleIdx="4" presStyleCnt="12"/>
      <dgm:spPr/>
    </dgm:pt>
    <dgm:pt modelId="{89EE5C6D-B6E9-4FC1-AF3E-01A303AC2335}" type="pres">
      <dgm:prSet presAssocID="{63854AFC-35B8-49E3-AC74-C177B062F480}" presName="hierChild4" presStyleCnt="0"/>
      <dgm:spPr/>
    </dgm:pt>
    <dgm:pt modelId="{60DB0DD8-EA22-4BD9-A338-724EB1824905}" type="pres">
      <dgm:prSet presAssocID="{63854AFC-35B8-49E3-AC74-C177B062F480}" presName="hierChild5" presStyleCnt="0"/>
      <dgm:spPr/>
    </dgm:pt>
    <dgm:pt modelId="{2F963CA4-76C7-4C14-BE3E-517F5DFB5D22}" type="pres">
      <dgm:prSet presAssocID="{FB27E4AD-CD52-4790-988B-EC5D93770C00}" presName="Name37" presStyleLbl="parChTrans1D3" presStyleIdx="5" presStyleCnt="12"/>
      <dgm:spPr/>
    </dgm:pt>
    <dgm:pt modelId="{589340BF-EEB1-4DE0-974F-728C47EACB92}" type="pres">
      <dgm:prSet presAssocID="{DB5BA07B-5161-42E4-BCF1-ACE6491BD11A}" presName="hierRoot2" presStyleCnt="0">
        <dgm:presLayoutVars>
          <dgm:hierBranch val="init"/>
        </dgm:presLayoutVars>
      </dgm:prSet>
      <dgm:spPr/>
    </dgm:pt>
    <dgm:pt modelId="{C87FE03A-26D3-40B0-9CB5-57CF0D9D9911}" type="pres">
      <dgm:prSet presAssocID="{DB5BA07B-5161-42E4-BCF1-ACE6491BD11A}" presName="rootComposite" presStyleCnt="0"/>
      <dgm:spPr/>
    </dgm:pt>
    <dgm:pt modelId="{A8CC9930-A123-463B-B616-37C3927A0608}" type="pres">
      <dgm:prSet presAssocID="{DB5BA07B-5161-42E4-BCF1-ACE6491BD11A}" presName="rootText" presStyleLbl="node3" presStyleIdx="5" presStyleCnt="12" custScaleX="145754" custScaleY="170047" custLinFactNeighborX="-56198" custLinFactNeighborY="10315">
        <dgm:presLayoutVars>
          <dgm:chPref val="3"/>
        </dgm:presLayoutVars>
      </dgm:prSet>
      <dgm:spPr/>
    </dgm:pt>
    <dgm:pt modelId="{EEECC6CB-6FAF-4914-BD61-11CC9887F304}" type="pres">
      <dgm:prSet presAssocID="{DB5BA07B-5161-42E4-BCF1-ACE6491BD11A}" presName="rootConnector" presStyleLbl="node3" presStyleIdx="5" presStyleCnt="12"/>
      <dgm:spPr/>
    </dgm:pt>
    <dgm:pt modelId="{3D0EA2FC-307F-41A7-9E62-16EA76B61C62}" type="pres">
      <dgm:prSet presAssocID="{DB5BA07B-5161-42E4-BCF1-ACE6491BD11A}" presName="hierChild4" presStyleCnt="0"/>
      <dgm:spPr/>
    </dgm:pt>
    <dgm:pt modelId="{FA421546-C51D-4A4E-8B05-9E3E5495DC04}" type="pres">
      <dgm:prSet presAssocID="{DB5BA07B-5161-42E4-BCF1-ACE6491BD11A}" presName="hierChild5" presStyleCnt="0"/>
      <dgm:spPr/>
    </dgm:pt>
    <dgm:pt modelId="{E650F618-3862-4AF8-83F0-273C9F4B4414}" type="pres">
      <dgm:prSet presAssocID="{1E962035-EA7F-42A6-ADF9-312E461EDB3D}" presName="hierChild5" presStyleCnt="0"/>
      <dgm:spPr/>
    </dgm:pt>
    <dgm:pt modelId="{DF93CE30-A9B1-4238-867E-63FA7351F13D}" type="pres">
      <dgm:prSet presAssocID="{5A5A8C1C-1ED1-4A4E-ACE8-05344A63491D}" presName="Name37" presStyleLbl="parChTrans1D2" presStyleIdx="2" presStyleCnt="5"/>
      <dgm:spPr/>
    </dgm:pt>
    <dgm:pt modelId="{3697C362-19C1-4530-B8D6-FC193F8A4A3A}" type="pres">
      <dgm:prSet presAssocID="{1E650F1E-0856-484B-B1E1-BD3A33483F83}" presName="hierRoot2" presStyleCnt="0">
        <dgm:presLayoutVars>
          <dgm:hierBranch val="init"/>
        </dgm:presLayoutVars>
      </dgm:prSet>
      <dgm:spPr/>
    </dgm:pt>
    <dgm:pt modelId="{C568F61B-CAD4-403B-9298-792B3889A16A}" type="pres">
      <dgm:prSet presAssocID="{1E650F1E-0856-484B-B1E1-BD3A33483F83}" presName="rootComposite" presStyleCnt="0"/>
      <dgm:spPr/>
    </dgm:pt>
    <dgm:pt modelId="{2A8BB491-5BA3-4280-8DB8-A0430B0235D0}" type="pres">
      <dgm:prSet presAssocID="{1E650F1E-0856-484B-B1E1-BD3A33483F83}" presName="rootText" presStyleLbl="node2" presStyleIdx="2" presStyleCnt="5" custScaleX="145754" custScaleY="170047" custLinFactNeighborX="-23928" custLinFactNeighborY="173">
        <dgm:presLayoutVars>
          <dgm:chPref val="3"/>
        </dgm:presLayoutVars>
      </dgm:prSet>
      <dgm:spPr/>
    </dgm:pt>
    <dgm:pt modelId="{2687FC2C-200F-45E5-AA87-0C7B7F0776BC}" type="pres">
      <dgm:prSet presAssocID="{1E650F1E-0856-484B-B1E1-BD3A33483F83}" presName="rootConnector" presStyleLbl="node2" presStyleIdx="2" presStyleCnt="5"/>
      <dgm:spPr/>
    </dgm:pt>
    <dgm:pt modelId="{A227568C-6655-4B76-BD81-9DE80868D0DA}" type="pres">
      <dgm:prSet presAssocID="{1E650F1E-0856-484B-B1E1-BD3A33483F83}" presName="hierChild4" presStyleCnt="0"/>
      <dgm:spPr/>
    </dgm:pt>
    <dgm:pt modelId="{CE6E52FC-5AEB-4DC8-96D2-85C36124E6D3}" type="pres">
      <dgm:prSet presAssocID="{5609DF9E-BF1A-4A4D-9337-21853CFED5DD}" presName="Name37" presStyleLbl="parChTrans1D3" presStyleIdx="6" presStyleCnt="12"/>
      <dgm:spPr/>
    </dgm:pt>
    <dgm:pt modelId="{70E77584-E208-4C51-A09C-BCED03EE4312}" type="pres">
      <dgm:prSet presAssocID="{9DDB9F68-6B2E-4BAF-A58F-21DC5870F9B2}" presName="hierRoot2" presStyleCnt="0">
        <dgm:presLayoutVars>
          <dgm:hierBranch val="init"/>
        </dgm:presLayoutVars>
      </dgm:prSet>
      <dgm:spPr/>
    </dgm:pt>
    <dgm:pt modelId="{C2363A9A-1B83-4BC2-A84D-00DD381501C7}" type="pres">
      <dgm:prSet presAssocID="{9DDB9F68-6B2E-4BAF-A58F-21DC5870F9B2}" presName="rootComposite" presStyleCnt="0"/>
      <dgm:spPr/>
    </dgm:pt>
    <dgm:pt modelId="{FABBF985-8A92-4B71-BBB6-C9AA439EDF10}" type="pres">
      <dgm:prSet presAssocID="{9DDB9F68-6B2E-4BAF-A58F-21DC5870F9B2}" presName="rootText" presStyleLbl="node3" presStyleIdx="6" presStyleCnt="12" custScaleX="145754" custScaleY="170047" custLinFactNeighborX="-22706" custLinFactNeighborY="654">
        <dgm:presLayoutVars>
          <dgm:chPref val="3"/>
        </dgm:presLayoutVars>
      </dgm:prSet>
      <dgm:spPr/>
    </dgm:pt>
    <dgm:pt modelId="{070E0AA5-FE08-40CC-8B5B-B2ACB20CEE3C}" type="pres">
      <dgm:prSet presAssocID="{9DDB9F68-6B2E-4BAF-A58F-21DC5870F9B2}" presName="rootConnector" presStyleLbl="node3" presStyleIdx="6" presStyleCnt="12"/>
      <dgm:spPr/>
    </dgm:pt>
    <dgm:pt modelId="{4D596D13-9F03-4D5B-97EC-652710483850}" type="pres">
      <dgm:prSet presAssocID="{9DDB9F68-6B2E-4BAF-A58F-21DC5870F9B2}" presName="hierChild4" presStyleCnt="0"/>
      <dgm:spPr/>
    </dgm:pt>
    <dgm:pt modelId="{45696742-D576-4825-8496-9CF4F4412C8A}" type="pres">
      <dgm:prSet presAssocID="{9DDB9F68-6B2E-4BAF-A58F-21DC5870F9B2}" presName="hierChild5" presStyleCnt="0"/>
      <dgm:spPr/>
    </dgm:pt>
    <dgm:pt modelId="{096C0989-C4F4-44F5-A1C8-C48B18CCCE73}" type="pres">
      <dgm:prSet presAssocID="{AD261FB6-7364-4E87-B5F1-7A5E1BBCA42A}" presName="Name37" presStyleLbl="parChTrans1D3" presStyleIdx="7" presStyleCnt="12"/>
      <dgm:spPr/>
    </dgm:pt>
    <dgm:pt modelId="{38939AA1-21A3-47B4-9CDD-4D4C37B3996D}" type="pres">
      <dgm:prSet presAssocID="{78B3789F-72BA-47EF-8011-18FBB70638E1}" presName="hierRoot2" presStyleCnt="0">
        <dgm:presLayoutVars>
          <dgm:hierBranch val="init"/>
        </dgm:presLayoutVars>
      </dgm:prSet>
      <dgm:spPr/>
    </dgm:pt>
    <dgm:pt modelId="{032DF6A2-A53E-41A7-B052-26509EF32B73}" type="pres">
      <dgm:prSet presAssocID="{78B3789F-72BA-47EF-8011-18FBB70638E1}" presName="rootComposite" presStyleCnt="0"/>
      <dgm:spPr/>
    </dgm:pt>
    <dgm:pt modelId="{A9F6C046-2394-4565-A4C8-B5799EB31E55}" type="pres">
      <dgm:prSet presAssocID="{78B3789F-72BA-47EF-8011-18FBB70638E1}" presName="rootText" presStyleLbl="node3" presStyleIdx="7" presStyleCnt="12" custScaleX="145754" custScaleY="170047" custLinFactNeighborX="-22706" custLinFactNeighborY="654">
        <dgm:presLayoutVars>
          <dgm:chPref val="3"/>
        </dgm:presLayoutVars>
      </dgm:prSet>
      <dgm:spPr/>
    </dgm:pt>
    <dgm:pt modelId="{E72A8112-712E-4230-A7F3-906358E6B675}" type="pres">
      <dgm:prSet presAssocID="{78B3789F-72BA-47EF-8011-18FBB70638E1}" presName="rootConnector" presStyleLbl="node3" presStyleIdx="7" presStyleCnt="12"/>
      <dgm:spPr/>
    </dgm:pt>
    <dgm:pt modelId="{9F9F2640-DE07-4A8C-B87E-58AAF7A6A8A5}" type="pres">
      <dgm:prSet presAssocID="{78B3789F-72BA-47EF-8011-18FBB70638E1}" presName="hierChild4" presStyleCnt="0"/>
      <dgm:spPr/>
    </dgm:pt>
    <dgm:pt modelId="{ED8C14DF-8B5A-4E45-B655-4EE7F1566F68}" type="pres">
      <dgm:prSet presAssocID="{78B3789F-72BA-47EF-8011-18FBB70638E1}" presName="hierChild5" presStyleCnt="0"/>
      <dgm:spPr/>
    </dgm:pt>
    <dgm:pt modelId="{39739068-BBFC-4D9E-BB8A-8BDDBA238CC7}" type="pres">
      <dgm:prSet presAssocID="{68F545FE-AC51-4BEB-847D-3E9D8D83C0B2}" presName="Name37" presStyleLbl="parChTrans1D3" presStyleIdx="8" presStyleCnt="12"/>
      <dgm:spPr/>
    </dgm:pt>
    <dgm:pt modelId="{B68D2CFE-DAF4-48BB-8C2C-81F1258536B3}" type="pres">
      <dgm:prSet presAssocID="{5E087C9E-7651-47A4-81EE-100E8D471142}" presName="hierRoot2" presStyleCnt="0">
        <dgm:presLayoutVars>
          <dgm:hierBranch val="init"/>
        </dgm:presLayoutVars>
      </dgm:prSet>
      <dgm:spPr/>
    </dgm:pt>
    <dgm:pt modelId="{72A01451-73E5-40BE-BCEF-377F2B9C4279}" type="pres">
      <dgm:prSet presAssocID="{5E087C9E-7651-47A4-81EE-100E8D471142}" presName="rootComposite" presStyleCnt="0"/>
      <dgm:spPr/>
    </dgm:pt>
    <dgm:pt modelId="{DD7399C2-3DC6-4907-AE98-E7CE551386E0}" type="pres">
      <dgm:prSet presAssocID="{5E087C9E-7651-47A4-81EE-100E8D471142}" presName="rootText" presStyleLbl="node3" presStyleIdx="8" presStyleCnt="12" custScaleX="145754" custScaleY="170047" custLinFactNeighborX="-22706" custLinFactNeighborY="654">
        <dgm:presLayoutVars>
          <dgm:chPref val="3"/>
        </dgm:presLayoutVars>
      </dgm:prSet>
      <dgm:spPr/>
    </dgm:pt>
    <dgm:pt modelId="{7EA6CF11-C0D3-4133-ACDC-409EEDC53599}" type="pres">
      <dgm:prSet presAssocID="{5E087C9E-7651-47A4-81EE-100E8D471142}" presName="rootConnector" presStyleLbl="node3" presStyleIdx="8" presStyleCnt="12"/>
      <dgm:spPr/>
    </dgm:pt>
    <dgm:pt modelId="{D3E39C35-9125-46A3-ACD9-A1127DB104BA}" type="pres">
      <dgm:prSet presAssocID="{5E087C9E-7651-47A4-81EE-100E8D471142}" presName="hierChild4" presStyleCnt="0"/>
      <dgm:spPr/>
    </dgm:pt>
    <dgm:pt modelId="{DE41A1B3-493A-4305-8AC6-450F714EF8EC}" type="pres">
      <dgm:prSet presAssocID="{5E087C9E-7651-47A4-81EE-100E8D471142}" presName="hierChild5" presStyleCnt="0"/>
      <dgm:spPr/>
    </dgm:pt>
    <dgm:pt modelId="{DBC99B96-8120-4BD1-90DC-1F01C3EE26E9}" type="pres">
      <dgm:prSet presAssocID="{3F2FBE1B-CCC4-483F-9359-A50BD2978FDC}" presName="Name37" presStyleLbl="parChTrans1D3" presStyleIdx="9" presStyleCnt="12"/>
      <dgm:spPr/>
    </dgm:pt>
    <dgm:pt modelId="{5B782D6F-359A-4FFA-8E9E-7723211B736E}" type="pres">
      <dgm:prSet presAssocID="{80E25929-E6B5-4E18-A1FA-65C68A128AFC}" presName="hierRoot2" presStyleCnt="0">
        <dgm:presLayoutVars>
          <dgm:hierBranch val="init"/>
        </dgm:presLayoutVars>
      </dgm:prSet>
      <dgm:spPr/>
    </dgm:pt>
    <dgm:pt modelId="{B530D163-66DC-4AB3-AB8D-01837BFA44DC}" type="pres">
      <dgm:prSet presAssocID="{80E25929-E6B5-4E18-A1FA-65C68A128AFC}" presName="rootComposite" presStyleCnt="0"/>
      <dgm:spPr/>
    </dgm:pt>
    <dgm:pt modelId="{B1F52368-BDBC-4866-814B-2FE1F90FA82B}" type="pres">
      <dgm:prSet presAssocID="{80E25929-E6B5-4E18-A1FA-65C68A128AFC}" presName="rootText" presStyleLbl="node3" presStyleIdx="9" presStyleCnt="12" custScaleX="145754" custScaleY="170047" custLinFactNeighborX="-22706" custLinFactNeighborY="654">
        <dgm:presLayoutVars>
          <dgm:chPref val="3"/>
        </dgm:presLayoutVars>
      </dgm:prSet>
      <dgm:spPr/>
    </dgm:pt>
    <dgm:pt modelId="{D3FD3093-A8B4-402C-9460-F997FD653E4F}" type="pres">
      <dgm:prSet presAssocID="{80E25929-E6B5-4E18-A1FA-65C68A128AFC}" presName="rootConnector" presStyleLbl="node3" presStyleIdx="9" presStyleCnt="12"/>
      <dgm:spPr/>
    </dgm:pt>
    <dgm:pt modelId="{23438628-FDC6-4939-9C87-3EA31A2764EF}" type="pres">
      <dgm:prSet presAssocID="{80E25929-E6B5-4E18-A1FA-65C68A128AFC}" presName="hierChild4" presStyleCnt="0"/>
      <dgm:spPr/>
    </dgm:pt>
    <dgm:pt modelId="{2C2D8F8B-A6D1-4449-872B-9E1745DF87AF}" type="pres">
      <dgm:prSet presAssocID="{80E25929-E6B5-4E18-A1FA-65C68A128AFC}" presName="hierChild5" presStyleCnt="0"/>
      <dgm:spPr/>
    </dgm:pt>
    <dgm:pt modelId="{26328AAE-CA72-4706-BAE0-01346E2A8123}" type="pres">
      <dgm:prSet presAssocID="{1E650F1E-0856-484B-B1E1-BD3A33483F83}" presName="hierChild5" presStyleCnt="0"/>
      <dgm:spPr/>
    </dgm:pt>
    <dgm:pt modelId="{3558429C-BDA3-4552-8B55-98C640CEBDF9}" type="pres">
      <dgm:prSet presAssocID="{71AFA1DB-571A-442A-90C6-3398B33252D8}" presName="Name37" presStyleLbl="parChTrans1D2" presStyleIdx="3" presStyleCnt="5"/>
      <dgm:spPr/>
    </dgm:pt>
    <dgm:pt modelId="{DADABA9C-14C1-4D6D-981D-515A3A8D3597}" type="pres">
      <dgm:prSet presAssocID="{4F383BC9-EBB3-4EC3-AE48-D787220BE4C2}" presName="hierRoot2" presStyleCnt="0">
        <dgm:presLayoutVars>
          <dgm:hierBranch val="init"/>
        </dgm:presLayoutVars>
      </dgm:prSet>
      <dgm:spPr/>
    </dgm:pt>
    <dgm:pt modelId="{F6D86305-0E10-4DCC-AE5F-6419AE2E2000}" type="pres">
      <dgm:prSet presAssocID="{4F383BC9-EBB3-4EC3-AE48-D787220BE4C2}" presName="rootComposite" presStyleCnt="0"/>
      <dgm:spPr/>
    </dgm:pt>
    <dgm:pt modelId="{63CF1C28-6EAB-498F-8819-18B91C47C1A2}" type="pres">
      <dgm:prSet presAssocID="{4F383BC9-EBB3-4EC3-AE48-D787220BE4C2}" presName="rootText" presStyleLbl="node2" presStyleIdx="3" presStyleCnt="5" custScaleX="145754" custScaleY="170047" custLinFactNeighborX="28761" custLinFactNeighborY="1841">
        <dgm:presLayoutVars>
          <dgm:chPref val="3"/>
        </dgm:presLayoutVars>
      </dgm:prSet>
      <dgm:spPr/>
    </dgm:pt>
    <dgm:pt modelId="{A1F36693-4A06-4BBB-AD19-57A64C9BF09A}" type="pres">
      <dgm:prSet presAssocID="{4F383BC9-EBB3-4EC3-AE48-D787220BE4C2}" presName="rootConnector" presStyleLbl="node2" presStyleIdx="3" presStyleCnt="5"/>
      <dgm:spPr/>
    </dgm:pt>
    <dgm:pt modelId="{F32D5A8E-0332-4BF2-8903-B01DDB06CC20}" type="pres">
      <dgm:prSet presAssocID="{4F383BC9-EBB3-4EC3-AE48-D787220BE4C2}" presName="hierChild4" presStyleCnt="0"/>
      <dgm:spPr/>
    </dgm:pt>
    <dgm:pt modelId="{D87FA374-471D-4CA5-8781-5D930FF6BE16}" type="pres">
      <dgm:prSet presAssocID="{38C36C7B-7444-427F-94ED-D6D1664F5898}" presName="Name37" presStyleLbl="parChTrans1D3" presStyleIdx="10" presStyleCnt="12"/>
      <dgm:spPr/>
    </dgm:pt>
    <dgm:pt modelId="{AC2AEB48-9C7A-400D-94A8-3A0263FEC920}" type="pres">
      <dgm:prSet presAssocID="{A0F040D3-9F48-47F1-AF4D-3D1DF47891D8}" presName="hierRoot2" presStyleCnt="0">
        <dgm:presLayoutVars>
          <dgm:hierBranch val="init"/>
        </dgm:presLayoutVars>
      </dgm:prSet>
      <dgm:spPr/>
    </dgm:pt>
    <dgm:pt modelId="{B09823CA-58E4-40E1-9DD1-623B5536238F}" type="pres">
      <dgm:prSet presAssocID="{A0F040D3-9F48-47F1-AF4D-3D1DF47891D8}" presName="rootComposite" presStyleCnt="0"/>
      <dgm:spPr/>
    </dgm:pt>
    <dgm:pt modelId="{032FB7D7-C085-4D2E-80AC-D6AF089F57D6}" type="pres">
      <dgm:prSet presAssocID="{A0F040D3-9F48-47F1-AF4D-3D1DF47891D8}" presName="rootText" presStyleLbl="node3" presStyleIdx="10" presStyleCnt="12" custScaleX="145754" custScaleY="170047" custLinFactNeighborX="27651" custLinFactNeighborY="2322">
        <dgm:presLayoutVars>
          <dgm:chPref val="3"/>
        </dgm:presLayoutVars>
      </dgm:prSet>
      <dgm:spPr/>
    </dgm:pt>
    <dgm:pt modelId="{144041CB-D970-4E95-9303-DF8F41A6784E}" type="pres">
      <dgm:prSet presAssocID="{A0F040D3-9F48-47F1-AF4D-3D1DF47891D8}" presName="rootConnector" presStyleLbl="node3" presStyleIdx="10" presStyleCnt="12"/>
      <dgm:spPr/>
    </dgm:pt>
    <dgm:pt modelId="{C31B9824-616A-45D7-9C37-E297230E7E79}" type="pres">
      <dgm:prSet presAssocID="{A0F040D3-9F48-47F1-AF4D-3D1DF47891D8}" presName="hierChild4" presStyleCnt="0"/>
      <dgm:spPr/>
    </dgm:pt>
    <dgm:pt modelId="{E6FC1EA7-36DD-4570-9849-EC63FD7DE26D}" type="pres">
      <dgm:prSet presAssocID="{A0F040D3-9F48-47F1-AF4D-3D1DF47891D8}" presName="hierChild5" presStyleCnt="0"/>
      <dgm:spPr/>
    </dgm:pt>
    <dgm:pt modelId="{9FB1D329-4CE9-4073-BB89-70F8DB6B945B}" type="pres">
      <dgm:prSet presAssocID="{A095101A-F1D2-4338-9E8E-2949F0C07500}" presName="Name37" presStyleLbl="parChTrans1D3" presStyleIdx="11" presStyleCnt="12"/>
      <dgm:spPr/>
    </dgm:pt>
    <dgm:pt modelId="{684E257F-6FB5-4CA0-A0F6-70C15E860C90}" type="pres">
      <dgm:prSet presAssocID="{530A5772-54C7-48D4-91FF-181DF3EE5075}" presName="hierRoot2" presStyleCnt="0">
        <dgm:presLayoutVars>
          <dgm:hierBranch val="init"/>
        </dgm:presLayoutVars>
      </dgm:prSet>
      <dgm:spPr/>
    </dgm:pt>
    <dgm:pt modelId="{7A451DB8-5B94-47DA-B221-EDA50D71633E}" type="pres">
      <dgm:prSet presAssocID="{530A5772-54C7-48D4-91FF-181DF3EE5075}" presName="rootComposite" presStyleCnt="0"/>
      <dgm:spPr/>
    </dgm:pt>
    <dgm:pt modelId="{B826E85B-D3AF-4FB2-BFF6-9DA41152700F}" type="pres">
      <dgm:prSet presAssocID="{530A5772-54C7-48D4-91FF-181DF3EE5075}" presName="rootText" presStyleLbl="node3" presStyleIdx="11" presStyleCnt="12" custScaleX="145754" custScaleY="170047" custLinFactNeighborX="27651" custLinFactNeighborY="2322">
        <dgm:presLayoutVars>
          <dgm:chPref val="3"/>
        </dgm:presLayoutVars>
      </dgm:prSet>
      <dgm:spPr/>
    </dgm:pt>
    <dgm:pt modelId="{ADC2D3F3-5EA2-4D10-BD47-022D6281A394}" type="pres">
      <dgm:prSet presAssocID="{530A5772-54C7-48D4-91FF-181DF3EE5075}" presName="rootConnector" presStyleLbl="node3" presStyleIdx="11" presStyleCnt="12"/>
      <dgm:spPr/>
    </dgm:pt>
    <dgm:pt modelId="{0017EEAF-09D8-42F5-964C-EC30E76B0887}" type="pres">
      <dgm:prSet presAssocID="{530A5772-54C7-48D4-91FF-181DF3EE5075}" presName="hierChild4" presStyleCnt="0"/>
      <dgm:spPr/>
    </dgm:pt>
    <dgm:pt modelId="{0A331481-6CE5-42B6-AD84-1D4A742818E1}" type="pres">
      <dgm:prSet presAssocID="{530A5772-54C7-48D4-91FF-181DF3EE5075}" presName="hierChild5" presStyleCnt="0"/>
      <dgm:spPr/>
    </dgm:pt>
    <dgm:pt modelId="{66064265-3863-464E-BD01-C175862D6C33}" type="pres">
      <dgm:prSet presAssocID="{4F383BC9-EBB3-4EC3-AE48-D787220BE4C2}" presName="hierChild5" presStyleCnt="0"/>
      <dgm:spPr/>
    </dgm:pt>
    <dgm:pt modelId="{866A7C7C-EACA-483F-9819-1ABDC92CA2ED}" type="pres">
      <dgm:prSet presAssocID="{C3364B40-8DAE-4FAD-96A2-85C4880A559C}" presName="Name37" presStyleLbl="parChTrans1D2" presStyleIdx="4" presStyleCnt="5"/>
      <dgm:spPr/>
    </dgm:pt>
    <dgm:pt modelId="{7815F214-5AC8-4F5B-889B-059AEC4F292A}" type="pres">
      <dgm:prSet presAssocID="{5DF95994-5E08-4090-88B9-5261CB496938}" presName="hierRoot2" presStyleCnt="0">
        <dgm:presLayoutVars>
          <dgm:hierBranch val="init"/>
        </dgm:presLayoutVars>
      </dgm:prSet>
      <dgm:spPr/>
    </dgm:pt>
    <dgm:pt modelId="{CE6772AC-F47C-4B12-B88C-2693C984869D}" type="pres">
      <dgm:prSet presAssocID="{5DF95994-5E08-4090-88B9-5261CB496938}" presName="rootComposite" presStyleCnt="0"/>
      <dgm:spPr/>
    </dgm:pt>
    <dgm:pt modelId="{57037B52-E582-4FED-8037-0BC49F9D6AEB}" type="pres">
      <dgm:prSet presAssocID="{5DF95994-5E08-4090-88B9-5261CB496938}" presName="rootText" presStyleLbl="node2" presStyleIdx="4" presStyleCnt="5" custScaleX="145754" custScaleY="170047" custLinFactX="12653" custLinFactNeighborX="100000" custLinFactNeighborY="664">
        <dgm:presLayoutVars>
          <dgm:chPref val="3"/>
        </dgm:presLayoutVars>
      </dgm:prSet>
      <dgm:spPr/>
    </dgm:pt>
    <dgm:pt modelId="{EEE6117C-5CC3-48FF-8642-5CE20743B40E}" type="pres">
      <dgm:prSet presAssocID="{5DF95994-5E08-4090-88B9-5261CB496938}" presName="rootConnector" presStyleLbl="node2" presStyleIdx="4" presStyleCnt="5"/>
      <dgm:spPr/>
    </dgm:pt>
    <dgm:pt modelId="{FCBDCEEA-AD28-45F8-B6EA-EA5CC7DD49E0}" type="pres">
      <dgm:prSet presAssocID="{5DF95994-5E08-4090-88B9-5261CB496938}" presName="hierChild4" presStyleCnt="0"/>
      <dgm:spPr/>
    </dgm:pt>
    <dgm:pt modelId="{FC93D961-D45E-42B5-8665-8005560016D1}" type="pres">
      <dgm:prSet presAssocID="{5DF95994-5E08-4090-88B9-5261CB496938}" presName="hierChild5" presStyleCnt="0"/>
      <dgm:spPr/>
    </dgm:pt>
    <dgm:pt modelId="{1A1FDF77-8DB3-4B67-AD6E-BF0E69784304}" type="pres">
      <dgm:prSet presAssocID="{774E209E-DB73-40A3-BCFD-11245A228986}" presName="hierChild3" presStyleCnt="0"/>
      <dgm:spPr/>
    </dgm:pt>
  </dgm:ptLst>
  <dgm:cxnLst>
    <dgm:cxn modelId="{641CAD04-C9F2-43DE-9E2B-18ACE7D99272}" type="presOf" srcId="{5E087C9E-7651-47A4-81EE-100E8D471142}" destId="{DD7399C2-3DC6-4907-AE98-E7CE551386E0}" srcOrd="0" destOrd="0" presId="urn:microsoft.com/office/officeart/2005/8/layout/orgChart1"/>
    <dgm:cxn modelId="{9B3D0206-CC0C-4E03-A419-A3A0B22258ED}" srcId="{4F383BC9-EBB3-4EC3-AE48-D787220BE4C2}" destId="{A0F040D3-9F48-47F1-AF4D-3D1DF47891D8}" srcOrd="0" destOrd="0" parTransId="{38C36C7B-7444-427F-94ED-D6D1664F5898}" sibTransId="{21D3B3CD-9DB7-4107-9EDA-992A52233DC6}"/>
    <dgm:cxn modelId="{24E5C006-BC6A-4E43-9AA5-CC235B5C76CF}" type="presOf" srcId="{5053570C-78B2-4D87-9267-488C7EA1E467}" destId="{7A66F6C0-537C-422E-A134-535BD0E47966}" srcOrd="0" destOrd="0" presId="urn:microsoft.com/office/officeart/2005/8/layout/orgChart1"/>
    <dgm:cxn modelId="{955DF009-B508-4368-A591-2D9F7671A236}" type="presOf" srcId="{AD261FB6-7364-4E87-B5F1-7A5E1BBCA42A}" destId="{096C0989-C4F4-44F5-A1C8-C48B18CCCE73}" srcOrd="0" destOrd="0" presId="urn:microsoft.com/office/officeart/2005/8/layout/orgChart1"/>
    <dgm:cxn modelId="{A6ABF316-5CAE-4CE6-9082-32DF2BB7DFE1}" type="presOf" srcId="{78B3789F-72BA-47EF-8011-18FBB70638E1}" destId="{E72A8112-712E-4230-A7F3-906358E6B675}" srcOrd="1" destOrd="0" presId="urn:microsoft.com/office/officeart/2005/8/layout/orgChart1"/>
    <dgm:cxn modelId="{F1487119-96BB-424F-9F3E-30CC48376F2E}" srcId="{774E209E-DB73-40A3-BCFD-11245A228986}" destId="{1E962035-EA7F-42A6-ADF9-312E461EDB3D}" srcOrd="1" destOrd="0" parTransId="{2E44EFF1-53C7-4CC0-85E7-62DC4031F791}" sibTransId="{A1D22010-2DA0-4162-9B79-89E1995739E0}"/>
    <dgm:cxn modelId="{CD0D7F1E-9D95-44B0-943E-BA2E7720C696}" srcId="{1E962035-EA7F-42A6-ADF9-312E461EDB3D}" destId="{DB5BA07B-5161-42E4-BCF1-ACE6491BD11A}" srcOrd="1" destOrd="0" parTransId="{FB27E4AD-CD52-4790-988B-EC5D93770C00}" sibTransId="{22C3C69E-C205-42BE-A77B-B9AFE9FD9C65}"/>
    <dgm:cxn modelId="{C3924A22-DD6D-4388-B063-3AD38A05AD0D}" srcId="{1E650F1E-0856-484B-B1E1-BD3A33483F83}" destId="{80E25929-E6B5-4E18-A1FA-65C68A128AFC}" srcOrd="3" destOrd="0" parTransId="{3F2FBE1B-CCC4-483F-9359-A50BD2978FDC}" sibTransId="{17CD4CC7-BA1E-418C-BD00-51D912B2859F}"/>
    <dgm:cxn modelId="{75615F2A-2AF9-42DF-A18C-6125BCF97BA7}" type="presOf" srcId="{5DE2536E-DACB-4862-A88F-BB3CDE78F6BE}" destId="{08D40E40-3397-4D70-AA96-81DC76714E8B}" srcOrd="0" destOrd="0" presId="urn:microsoft.com/office/officeart/2005/8/layout/orgChart1"/>
    <dgm:cxn modelId="{19CE372B-43A1-431B-9138-E0971348CFD8}" type="presOf" srcId="{71AFA1DB-571A-442A-90C6-3398B33252D8}" destId="{3558429C-BDA3-4552-8B55-98C640CEBDF9}" srcOrd="0" destOrd="0" presId="urn:microsoft.com/office/officeart/2005/8/layout/orgChart1"/>
    <dgm:cxn modelId="{25FFE432-4CDE-4864-8893-3302635D682B}" type="presOf" srcId="{DB5BA07B-5161-42E4-BCF1-ACE6491BD11A}" destId="{EEECC6CB-6FAF-4914-BD61-11CC9887F304}" srcOrd="1" destOrd="0" presId="urn:microsoft.com/office/officeart/2005/8/layout/orgChart1"/>
    <dgm:cxn modelId="{D9714534-9C3B-4073-98B2-4655F70726FC}" srcId="{1E962035-EA7F-42A6-ADF9-312E461EDB3D}" destId="{63854AFC-35B8-49E3-AC74-C177B062F480}" srcOrd="0" destOrd="0" parTransId="{F62AABB4-6DF7-4569-AE49-041CFED1BB63}" sibTransId="{63D2C29B-B64F-42A3-B2A8-10E458840C4D}"/>
    <dgm:cxn modelId="{0D2BA936-410B-4F8E-8B14-C6E4B94FE5F5}" type="presOf" srcId="{F62AABB4-6DF7-4569-AE49-041CFED1BB63}" destId="{7CED4E7E-908F-46E6-A1E8-15CC83E5AF9A}" srcOrd="0" destOrd="0" presId="urn:microsoft.com/office/officeart/2005/8/layout/orgChart1"/>
    <dgm:cxn modelId="{2DC5D836-ADB9-405F-AC81-56C2B0EA1FE6}" type="presOf" srcId="{5E087C9E-7651-47A4-81EE-100E8D471142}" destId="{7EA6CF11-C0D3-4133-ACDC-409EEDC53599}" srcOrd="1" destOrd="0" presId="urn:microsoft.com/office/officeart/2005/8/layout/orgChart1"/>
    <dgm:cxn modelId="{AFD10938-8135-4E9B-90B2-D60BDFD393C2}" type="presOf" srcId="{C508EF86-DD32-4813-BDDC-BB1C958CAA17}" destId="{675E327E-204D-4C42-AEF5-446B3D266D63}" srcOrd="1" destOrd="0" presId="urn:microsoft.com/office/officeart/2005/8/layout/orgChart1"/>
    <dgm:cxn modelId="{9381523C-D6CB-46FB-B56A-F073398D12C7}" srcId="{5DE2536E-DACB-4862-A88F-BB3CDE78F6BE}" destId="{C508EF86-DD32-4813-BDDC-BB1C958CAA17}" srcOrd="0" destOrd="0" parTransId="{33A8B44E-A2CE-4B75-8232-92FD11537B10}" sibTransId="{AF0E3FC8-B201-4EE1-B160-28F20F522FBB}"/>
    <dgm:cxn modelId="{A5CD373D-0469-4506-814A-D4915BCEADC2}" type="presOf" srcId="{1E962035-EA7F-42A6-ADF9-312E461EDB3D}" destId="{7FC11B80-1560-4AAA-9DDE-ECDD0C320254}" srcOrd="0" destOrd="0" presId="urn:microsoft.com/office/officeart/2005/8/layout/orgChart1"/>
    <dgm:cxn modelId="{6E24CB3D-ED79-4443-B7F2-E6805D6030D0}" type="presOf" srcId="{4AC4DDA6-4C1F-4022-AE74-7735B4ECC424}" destId="{6E368E49-72B6-4724-B758-8643673D3FEA}" srcOrd="0" destOrd="0" presId="urn:microsoft.com/office/officeart/2005/8/layout/orgChart1"/>
    <dgm:cxn modelId="{01BF3E40-CD49-4DDA-9292-E6179145B800}" type="presOf" srcId="{1E962035-EA7F-42A6-ADF9-312E461EDB3D}" destId="{198A2EF2-F9F4-4021-800D-024DE387071B}" srcOrd="1" destOrd="0" presId="urn:microsoft.com/office/officeart/2005/8/layout/orgChart1"/>
    <dgm:cxn modelId="{AD487360-343F-4FB1-9F07-C4CB5FE3FB44}" type="presOf" srcId="{530A5772-54C7-48D4-91FF-181DF3EE5075}" destId="{B826E85B-D3AF-4FB2-BFF6-9DA41152700F}" srcOrd="0" destOrd="0" presId="urn:microsoft.com/office/officeart/2005/8/layout/orgChart1"/>
    <dgm:cxn modelId="{F4B8634F-6842-411B-927A-B4BFFA1061A0}" type="presOf" srcId="{38C36C7B-7444-427F-94ED-D6D1664F5898}" destId="{D87FA374-471D-4CA5-8781-5D930FF6BE16}" srcOrd="0" destOrd="0" presId="urn:microsoft.com/office/officeart/2005/8/layout/orgChart1"/>
    <dgm:cxn modelId="{CB02C06F-A243-44BF-8512-346F301BB494}" type="presOf" srcId="{80E25929-E6B5-4E18-A1FA-65C68A128AFC}" destId="{D3FD3093-A8B4-402C-9460-F997FD653E4F}" srcOrd="1" destOrd="0" presId="urn:microsoft.com/office/officeart/2005/8/layout/orgChart1"/>
    <dgm:cxn modelId="{F67B2750-4C63-42A7-91F3-521C389793C4}" srcId="{774E209E-DB73-40A3-BCFD-11245A228986}" destId="{5DE2536E-DACB-4862-A88F-BB3CDE78F6BE}" srcOrd="0" destOrd="0" parTransId="{98ABA3A5-D075-4A65-B03D-60D4E10C11AD}" sibTransId="{341341D2-1D31-450F-A5AB-09141F650F6B}"/>
    <dgm:cxn modelId="{AEFBB555-775B-4A58-84B5-AF6FAF111E1E}" type="presOf" srcId="{EE15DED4-3B58-46C3-A8E2-5F304AF3F984}" destId="{7FD3D820-9282-47EB-9074-1B319C2B2A2D}" srcOrd="0" destOrd="0" presId="urn:microsoft.com/office/officeart/2005/8/layout/orgChart1"/>
    <dgm:cxn modelId="{1AED6E77-DF95-4791-A653-5C8BBBE5E896}" type="presOf" srcId="{33A7FEF1-2F83-4719-ACCB-62A1C4B20DBE}" destId="{54428603-F481-4DB5-8C02-6ADE4DC40A23}" srcOrd="1" destOrd="0" presId="urn:microsoft.com/office/officeart/2005/8/layout/orgChart1"/>
    <dgm:cxn modelId="{AA2BED57-A7E0-42CF-9AC8-169224D49F7D}" type="presOf" srcId="{9DDB9F68-6B2E-4BAF-A58F-21DC5870F9B2}" destId="{070E0AA5-FE08-40CC-8B5B-B2ACB20CEE3C}" srcOrd="1" destOrd="0" presId="urn:microsoft.com/office/officeart/2005/8/layout/orgChart1"/>
    <dgm:cxn modelId="{EA2E7779-A2B1-4F55-AE82-14AD7CFBD5F0}" type="presOf" srcId="{5DF95994-5E08-4090-88B9-5261CB496938}" destId="{57037B52-E582-4FED-8037-0BC49F9D6AEB}" srcOrd="0" destOrd="0" presId="urn:microsoft.com/office/officeart/2005/8/layout/orgChart1"/>
    <dgm:cxn modelId="{D717EC7D-C7E4-4E40-B72A-21565BD2543F}" srcId="{4F383BC9-EBB3-4EC3-AE48-D787220BE4C2}" destId="{530A5772-54C7-48D4-91FF-181DF3EE5075}" srcOrd="1" destOrd="0" parTransId="{A095101A-F1D2-4338-9E8E-2949F0C07500}" sibTransId="{E2F19137-9352-4DB2-976C-0E8A1E6F3F4E}"/>
    <dgm:cxn modelId="{4C5C3982-B488-4275-8108-0E7738E7C7EA}" type="presOf" srcId="{98ABA3A5-D075-4A65-B03D-60D4E10C11AD}" destId="{DC02F803-1634-4BCC-9D31-6DE631909B27}" srcOrd="0" destOrd="0" presId="urn:microsoft.com/office/officeart/2005/8/layout/orgChart1"/>
    <dgm:cxn modelId="{F163DE82-4038-45FC-8769-F88A19997150}" type="presOf" srcId="{68F545FE-AC51-4BEB-847D-3E9D8D83C0B2}" destId="{39739068-BBFC-4D9E-BB8A-8BDDBA238CC7}" srcOrd="0" destOrd="0" presId="urn:microsoft.com/office/officeart/2005/8/layout/orgChart1"/>
    <dgm:cxn modelId="{DBF71F87-F733-4049-87A7-5F89FD777045}" type="presOf" srcId="{33A7FEF1-2F83-4719-ACCB-62A1C4B20DBE}" destId="{5EB80FF6-A297-4478-AE5F-3FDA96F3D401}" srcOrd="0" destOrd="0" presId="urn:microsoft.com/office/officeart/2005/8/layout/orgChart1"/>
    <dgm:cxn modelId="{DA92D888-A7C9-4536-A311-612C56CAB9C2}" srcId="{5DE2536E-DACB-4862-A88F-BB3CDE78F6BE}" destId="{33A7FEF1-2F83-4719-ACCB-62A1C4B20DBE}" srcOrd="3" destOrd="0" parTransId="{759D7BBC-41D9-4A54-ADCE-3864F78AACF5}" sibTransId="{21A9E33E-C87E-40B4-AFDD-EBA92052034F}"/>
    <dgm:cxn modelId="{6D8E058B-4200-4060-B21F-81E297F03D58}" type="presOf" srcId="{5DF95994-5E08-4090-88B9-5261CB496938}" destId="{EEE6117C-5CC3-48FF-8642-5CE20743B40E}" srcOrd="1" destOrd="0" presId="urn:microsoft.com/office/officeart/2005/8/layout/orgChart1"/>
    <dgm:cxn modelId="{499DFE8B-64E1-44B6-89AB-88127A2E9F1E}" type="presOf" srcId="{5609DF9E-BF1A-4A4D-9337-21853CFED5DD}" destId="{CE6E52FC-5AEB-4DC8-96D2-85C36124E6D3}" srcOrd="0" destOrd="0" presId="urn:microsoft.com/office/officeart/2005/8/layout/orgChart1"/>
    <dgm:cxn modelId="{9E5D9B95-D5CC-48C7-8BB9-39C6C3ABB404}" srcId="{1E650F1E-0856-484B-B1E1-BD3A33483F83}" destId="{5E087C9E-7651-47A4-81EE-100E8D471142}" srcOrd="2" destOrd="0" parTransId="{68F545FE-AC51-4BEB-847D-3E9D8D83C0B2}" sibTransId="{15F87548-8F05-4BC1-BB89-37A762C421BC}"/>
    <dgm:cxn modelId="{35A2BA97-8192-4311-950F-F058D7B6454B}" srcId="{774E209E-DB73-40A3-BCFD-11245A228986}" destId="{5DF95994-5E08-4090-88B9-5261CB496938}" srcOrd="4" destOrd="0" parTransId="{C3364B40-8DAE-4FAD-96A2-85C4880A559C}" sibTransId="{47264BA5-A58B-499B-AE3D-99285A9A8072}"/>
    <dgm:cxn modelId="{D5CBCEA4-4A02-415E-843A-59350900B151}" srcId="{5DE2536E-DACB-4862-A88F-BB3CDE78F6BE}" destId="{4AC4DDA6-4C1F-4022-AE74-7735B4ECC424}" srcOrd="1" destOrd="0" parTransId="{2F13BE5B-1A28-4E92-A6C0-DC350B8ADDED}" sibTransId="{672E93B0-40A9-4BE4-AFFA-031120A14880}"/>
    <dgm:cxn modelId="{60BD03A9-F3D6-44BD-83EE-D85D02A20175}" type="presOf" srcId="{9DDB9F68-6B2E-4BAF-A58F-21DC5870F9B2}" destId="{FABBF985-8A92-4B71-BBB6-C9AA439EDF10}" srcOrd="0" destOrd="0" presId="urn:microsoft.com/office/officeart/2005/8/layout/orgChart1"/>
    <dgm:cxn modelId="{898A42A9-3382-4B2B-817E-291C4366B2FF}" srcId="{1E650F1E-0856-484B-B1E1-BD3A33483F83}" destId="{78B3789F-72BA-47EF-8011-18FBB70638E1}" srcOrd="1" destOrd="0" parTransId="{AD261FB6-7364-4E87-B5F1-7A5E1BBCA42A}" sibTransId="{D1EEEF66-8DCA-4931-9220-024833EB5EF8}"/>
    <dgm:cxn modelId="{DA5EF5A9-C081-482C-92C5-51ED87D9C765}" type="presOf" srcId="{774E209E-DB73-40A3-BCFD-11245A228986}" destId="{68BFFC00-6FDB-4C61-85D4-B26D1D8CA131}" srcOrd="0" destOrd="0" presId="urn:microsoft.com/office/officeart/2005/8/layout/orgChart1"/>
    <dgm:cxn modelId="{A6D2FCAE-954D-489A-87D0-58AAAD92B718}" type="presOf" srcId="{4AC4DDA6-4C1F-4022-AE74-7735B4ECC424}" destId="{8C7AA115-8FDF-4CF7-86A9-15251616AC66}" srcOrd="1" destOrd="0" presId="urn:microsoft.com/office/officeart/2005/8/layout/orgChart1"/>
    <dgm:cxn modelId="{62FBF9B2-6DE8-4559-A089-8B7DC97CEADD}" type="presOf" srcId="{C508EF86-DD32-4813-BDDC-BB1C958CAA17}" destId="{909B46CB-2C82-4530-A8EB-C4A6EF29D4CD}" srcOrd="0" destOrd="0" presId="urn:microsoft.com/office/officeart/2005/8/layout/orgChart1"/>
    <dgm:cxn modelId="{CFEBB7C0-88BC-433D-986D-224F8F61F276}" type="presOf" srcId="{33A8B44E-A2CE-4B75-8232-92FD11537B10}" destId="{F01464DC-99CD-42A1-809D-48D92171F1E8}" srcOrd="0" destOrd="0" presId="urn:microsoft.com/office/officeart/2005/8/layout/orgChart1"/>
    <dgm:cxn modelId="{A60137C3-60AB-48E1-B44B-9A931A3B493A}" type="presOf" srcId="{DB5BA07B-5161-42E4-BCF1-ACE6491BD11A}" destId="{A8CC9930-A123-463B-B616-37C3927A0608}" srcOrd="0" destOrd="0" presId="urn:microsoft.com/office/officeart/2005/8/layout/orgChart1"/>
    <dgm:cxn modelId="{84A5C6C4-BAA9-4631-8F16-58935AA9490A}" type="presOf" srcId="{5053570C-78B2-4D87-9267-488C7EA1E467}" destId="{C33EC1C9-F97A-407E-BC95-FE357DBE50FD}" srcOrd="1" destOrd="0" presId="urn:microsoft.com/office/officeart/2005/8/layout/orgChart1"/>
    <dgm:cxn modelId="{8F56F4C4-8D69-4086-B22C-B34B4B6A5371}" type="presOf" srcId="{530A5772-54C7-48D4-91FF-181DF3EE5075}" destId="{ADC2D3F3-5EA2-4D10-BD47-022D6281A394}" srcOrd="1" destOrd="0" presId="urn:microsoft.com/office/officeart/2005/8/layout/orgChart1"/>
    <dgm:cxn modelId="{8CDC4FCE-5FF4-4832-850D-8AEEAD061CB8}" srcId="{1E650F1E-0856-484B-B1E1-BD3A33483F83}" destId="{9DDB9F68-6B2E-4BAF-A58F-21DC5870F9B2}" srcOrd="0" destOrd="0" parTransId="{5609DF9E-BF1A-4A4D-9337-21853CFED5DD}" sibTransId="{8FA7C80E-F05B-4A3B-BB64-3CE7DA94F279}"/>
    <dgm:cxn modelId="{F4D386CF-9F51-4FBA-9A19-AE944FAF42EA}" type="presOf" srcId="{A0F040D3-9F48-47F1-AF4D-3D1DF47891D8}" destId="{144041CB-D970-4E95-9303-DF8F41A6784E}" srcOrd="1" destOrd="0" presId="urn:microsoft.com/office/officeart/2005/8/layout/orgChart1"/>
    <dgm:cxn modelId="{C4B18ECF-D63D-4F41-B143-A74521277984}" type="presOf" srcId="{5DE2536E-DACB-4862-A88F-BB3CDE78F6BE}" destId="{06FF4CE9-4434-4FD7-8A9E-B25409DFA334}" srcOrd="1" destOrd="0" presId="urn:microsoft.com/office/officeart/2005/8/layout/orgChart1"/>
    <dgm:cxn modelId="{8E5B62D1-735C-4637-BCC5-115F45A215F0}" type="presOf" srcId="{1E650F1E-0856-484B-B1E1-BD3A33483F83}" destId="{2687FC2C-200F-45E5-AA87-0C7B7F0776BC}" srcOrd="1" destOrd="0" presId="urn:microsoft.com/office/officeart/2005/8/layout/orgChart1"/>
    <dgm:cxn modelId="{045F73D4-9FE5-4278-AD8F-18034E5771B7}" type="presOf" srcId="{759D7BBC-41D9-4A54-ADCE-3864F78AACF5}" destId="{E09FBD18-C651-4737-89FF-BC4E9DDEE9DC}" srcOrd="0" destOrd="0" presId="urn:microsoft.com/office/officeart/2005/8/layout/orgChart1"/>
    <dgm:cxn modelId="{650BD7D6-775C-4CA7-A5A1-756D50A9877C}" type="presOf" srcId="{A0F040D3-9F48-47F1-AF4D-3D1DF47891D8}" destId="{032FB7D7-C085-4D2E-80AC-D6AF089F57D6}" srcOrd="0" destOrd="0" presId="urn:microsoft.com/office/officeart/2005/8/layout/orgChart1"/>
    <dgm:cxn modelId="{DA3DC3DA-5771-4B4F-8644-8130FFE9CD60}" type="presOf" srcId="{80E25929-E6B5-4E18-A1FA-65C68A128AFC}" destId="{B1F52368-BDBC-4866-814B-2FE1F90FA82B}" srcOrd="0" destOrd="0" presId="urn:microsoft.com/office/officeart/2005/8/layout/orgChart1"/>
    <dgm:cxn modelId="{936873DE-307E-4212-944C-74F443F24339}" type="presOf" srcId="{3F2FBE1B-CCC4-483F-9359-A50BD2978FDC}" destId="{DBC99B96-8120-4BD1-90DC-1F01C3EE26E9}" srcOrd="0" destOrd="0" presId="urn:microsoft.com/office/officeart/2005/8/layout/orgChart1"/>
    <dgm:cxn modelId="{FB4680DE-D503-487E-885D-730FB7D84B66}" type="presOf" srcId="{4F383BC9-EBB3-4EC3-AE48-D787220BE4C2}" destId="{63CF1C28-6EAB-498F-8819-18B91C47C1A2}" srcOrd="0" destOrd="0" presId="urn:microsoft.com/office/officeart/2005/8/layout/orgChart1"/>
    <dgm:cxn modelId="{85BD53E0-DAC1-4FF2-B3BB-DBC02DE56EB6}" type="presOf" srcId="{78B3789F-72BA-47EF-8011-18FBB70638E1}" destId="{A9F6C046-2394-4565-A4C8-B5799EB31E55}" srcOrd="0" destOrd="0" presId="urn:microsoft.com/office/officeart/2005/8/layout/orgChart1"/>
    <dgm:cxn modelId="{B7F90AE7-7292-40CB-B43E-D522281D850F}" type="presOf" srcId="{4F383BC9-EBB3-4EC3-AE48-D787220BE4C2}" destId="{A1F36693-4A06-4BBB-AD19-57A64C9BF09A}" srcOrd="1" destOrd="0" presId="urn:microsoft.com/office/officeart/2005/8/layout/orgChart1"/>
    <dgm:cxn modelId="{224614EA-D81C-4B43-8D7A-5C4A963BE938}" type="presOf" srcId="{DC29DBEF-915F-49E4-A6C5-EBEBB0DB0851}" destId="{198A45D0-D336-4A7F-9723-3F6CCDCD3742}" srcOrd="0" destOrd="0" presId="urn:microsoft.com/office/officeart/2005/8/layout/orgChart1"/>
    <dgm:cxn modelId="{17F4FEEB-7A17-4502-931B-2D14EA202808}" type="presOf" srcId="{5A5A8C1C-1ED1-4A4E-ACE8-05344A63491D}" destId="{DF93CE30-A9B1-4238-867E-63FA7351F13D}" srcOrd="0" destOrd="0" presId="urn:microsoft.com/office/officeart/2005/8/layout/orgChart1"/>
    <dgm:cxn modelId="{4EEC0BEC-969A-4464-89E4-96F97E1053ED}" type="presOf" srcId="{63854AFC-35B8-49E3-AC74-C177B062F480}" destId="{4E56B0A0-408A-487C-BD6F-C5B119705E03}" srcOrd="1" destOrd="0" presId="urn:microsoft.com/office/officeart/2005/8/layout/orgChart1"/>
    <dgm:cxn modelId="{004955F0-814D-4994-873C-19ACBDF0D9AE}" srcId="{774E209E-DB73-40A3-BCFD-11245A228986}" destId="{1E650F1E-0856-484B-B1E1-BD3A33483F83}" srcOrd="2" destOrd="0" parTransId="{5A5A8C1C-1ED1-4A4E-ACE8-05344A63491D}" sibTransId="{799A9FA8-60D2-4263-8F6A-4F8BC3C13E2B}"/>
    <dgm:cxn modelId="{D2975EF1-E1B6-4349-BFCE-B3F5E6F1EEB4}" srcId="{774E209E-DB73-40A3-BCFD-11245A228986}" destId="{4F383BC9-EBB3-4EC3-AE48-D787220BE4C2}" srcOrd="3" destOrd="0" parTransId="{71AFA1DB-571A-442A-90C6-3398B33252D8}" sibTransId="{053990A1-4858-4AF7-9967-BBF5D9264DD6}"/>
    <dgm:cxn modelId="{C5A817F3-12D0-4244-BCC7-627832DB8F17}" type="presOf" srcId="{2E44EFF1-53C7-4CC0-85E7-62DC4031F791}" destId="{A6BC35E1-C1C6-4B4F-989F-7C4AE6F50B57}" srcOrd="0" destOrd="0" presId="urn:microsoft.com/office/officeart/2005/8/layout/orgChart1"/>
    <dgm:cxn modelId="{EAF632F3-3B3B-48AF-A8C8-1F1D0D958CB0}" type="presOf" srcId="{FB27E4AD-CD52-4790-988B-EC5D93770C00}" destId="{2F963CA4-76C7-4C14-BE3E-517F5DFB5D22}" srcOrd="0" destOrd="0" presId="urn:microsoft.com/office/officeart/2005/8/layout/orgChart1"/>
    <dgm:cxn modelId="{75B437F3-F948-4760-B06B-4C4DCA07C0AE}" type="presOf" srcId="{C3364B40-8DAE-4FAD-96A2-85C4880A559C}" destId="{866A7C7C-EACA-483F-9819-1ABDC92CA2ED}" srcOrd="0" destOrd="0" presId="urn:microsoft.com/office/officeart/2005/8/layout/orgChart1"/>
    <dgm:cxn modelId="{DAA8FAF3-2D54-4740-9CAD-2B60C1562938}" type="presOf" srcId="{2F13BE5B-1A28-4E92-A6C0-DC350B8ADDED}" destId="{A6FED72C-234E-47A8-B5C6-759A7E8D4F28}" srcOrd="0" destOrd="0" presId="urn:microsoft.com/office/officeart/2005/8/layout/orgChart1"/>
    <dgm:cxn modelId="{10B083F4-7180-4BED-888D-71005533AC0F}" type="presOf" srcId="{63854AFC-35B8-49E3-AC74-C177B062F480}" destId="{4C2B872F-165F-41F9-841A-FCE5E6B4BDDB}" srcOrd="0" destOrd="0" presId="urn:microsoft.com/office/officeart/2005/8/layout/orgChart1"/>
    <dgm:cxn modelId="{0D078AF5-ED31-4A7F-9CB7-7A8E6C0D09F6}" type="presOf" srcId="{774E209E-DB73-40A3-BCFD-11245A228986}" destId="{57A2FDDF-96DD-415E-B047-8B88A11D6953}" srcOrd="1" destOrd="0" presId="urn:microsoft.com/office/officeart/2005/8/layout/orgChart1"/>
    <dgm:cxn modelId="{EFD23EF7-36A9-4D85-9AE4-58F46ADC3783}" srcId="{EE15DED4-3B58-46C3-A8E2-5F304AF3F984}" destId="{774E209E-DB73-40A3-BCFD-11245A228986}" srcOrd="0" destOrd="0" parTransId="{99216650-E245-43C0-B93B-B85F69682007}" sibTransId="{B88BDD06-00AD-4C4E-A881-ED786ABE3F9C}"/>
    <dgm:cxn modelId="{4F79C6F7-CF08-4FD9-8730-37F1CEC18742}" type="presOf" srcId="{1E650F1E-0856-484B-B1E1-BD3A33483F83}" destId="{2A8BB491-5BA3-4280-8DB8-A0430B0235D0}" srcOrd="0" destOrd="0" presId="urn:microsoft.com/office/officeart/2005/8/layout/orgChart1"/>
    <dgm:cxn modelId="{36F91EFA-4156-43CA-B056-E0F69AAF3644}" type="presOf" srcId="{A095101A-F1D2-4338-9E8E-2949F0C07500}" destId="{9FB1D329-4CE9-4073-BB89-70F8DB6B945B}" srcOrd="0" destOrd="0" presId="urn:microsoft.com/office/officeart/2005/8/layout/orgChart1"/>
    <dgm:cxn modelId="{AAB417FF-6B12-46A1-AD14-1DB6B1BF2C5D}" srcId="{5DE2536E-DACB-4862-A88F-BB3CDE78F6BE}" destId="{5053570C-78B2-4D87-9267-488C7EA1E467}" srcOrd="2" destOrd="0" parTransId="{DC29DBEF-915F-49E4-A6C5-EBEBB0DB0851}" sibTransId="{14EB8137-01C5-4C6A-8A17-E5665F2D4B51}"/>
    <dgm:cxn modelId="{F2A7BEBD-A70D-4AF9-A7EA-F53830AD8A10}" type="presParOf" srcId="{7FD3D820-9282-47EB-9074-1B319C2B2A2D}" destId="{688352EF-B6A9-4455-9E5F-4581EF3B34C2}" srcOrd="0" destOrd="0" presId="urn:microsoft.com/office/officeart/2005/8/layout/orgChart1"/>
    <dgm:cxn modelId="{4C9EAA0C-0C12-415B-A6CC-506B3D15BF11}" type="presParOf" srcId="{688352EF-B6A9-4455-9E5F-4581EF3B34C2}" destId="{3ABBC6CA-B68D-4A5A-B0A3-F840B9D2F725}" srcOrd="0" destOrd="0" presId="urn:microsoft.com/office/officeart/2005/8/layout/orgChart1"/>
    <dgm:cxn modelId="{A05F57EF-BB0A-4006-8389-39CBCF81F340}" type="presParOf" srcId="{3ABBC6CA-B68D-4A5A-B0A3-F840B9D2F725}" destId="{68BFFC00-6FDB-4C61-85D4-B26D1D8CA131}" srcOrd="0" destOrd="0" presId="urn:microsoft.com/office/officeart/2005/8/layout/orgChart1"/>
    <dgm:cxn modelId="{1F84A42A-99B9-4744-AA3A-CCDBD19F3EC7}" type="presParOf" srcId="{3ABBC6CA-B68D-4A5A-B0A3-F840B9D2F725}" destId="{57A2FDDF-96DD-415E-B047-8B88A11D6953}" srcOrd="1" destOrd="0" presId="urn:microsoft.com/office/officeart/2005/8/layout/orgChart1"/>
    <dgm:cxn modelId="{2F13D56F-DF9D-4084-9042-174B174B2888}" type="presParOf" srcId="{688352EF-B6A9-4455-9E5F-4581EF3B34C2}" destId="{8DB47D6B-EC7B-4EAB-BB74-6C36329C8C8F}" srcOrd="1" destOrd="0" presId="urn:microsoft.com/office/officeart/2005/8/layout/orgChart1"/>
    <dgm:cxn modelId="{E477B728-C859-48EE-96E1-51413AF04B96}" type="presParOf" srcId="{8DB47D6B-EC7B-4EAB-BB74-6C36329C8C8F}" destId="{DC02F803-1634-4BCC-9D31-6DE631909B27}" srcOrd="0" destOrd="0" presId="urn:microsoft.com/office/officeart/2005/8/layout/orgChart1"/>
    <dgm:cxn modelId="{F499FA92-AEAD-4898-9BFE-A6A819ED8D03}" type="presParOf" srcId="{8DB47D6B-EC7B-4EAB-BB74-6C36329C8C8F}" destId="{05D64BBC-05EF-44CF-9CAB-9DE8B8CF6A5E}" srcOrd="1" destOrd="0" presId="urn:microsoft.com/office/officeart/2005/8/layout/orgChart1"/>
    <dgm:cxn modelId="{D97468E1-D91A-4699-9089-DD05C15E5264}" type="presParOf" srcId="{05D64BBC-05EF-44CF-9CAB-9DE8B8CF6A5E}" destId="{2CD75385-1608-48DA-8F11-CE989900982E}" srcOrd="0" destOrd="0" presId="urn:microsoft.com/office/officeart/2005/8/layout/orgChart1"/>
    <dgm:cxn modelId="{AA632CBE-2072-409D-9BFC-E0A2B30300E5}" type="presParOf" srcId="{2CD75385-1608-48DA-8F11-CE989900982E}" destId="{08D40E40-3397-4D70-AA96-81DC76714E8B}" srcOrd="0" destOrd="0" presId="urn:microsoft.com/office/officeart/2005/8/layout/orgChart1"/>
    <dgm:cxn modelId="{3F20A1A5-85B6-481F-B558-F13606D3E145}" type="presParOf" srcId="{2CD75385-1608-48DA-8F11-CE989900982E}" destId="{06FF4CE9-4434-4FD7-8A9E-B25409DFA334}" srcOrd="1" destOrd="0" presId="urn:microsoft.com/office/officeart/2005/8/layout/orgChart1"/>
    <dgm:cxn modelId="{6AA59720-B1A3-42E9-BD45-46D3AA2D4765}" type="presParOf" srcId="{05D64BBC-05EF-44CF-9CAB-9DE8B8CF6A5E}" destId="{DE6465BC-9A70-4793-9E51-AEF057EF5B01}" srcOrd="1" destOrd="0" presId="urn:microsoft.com/office/officeart/2005/8/layout/orgChart1"/>
    <dgm:cxn modelId="{AA3F6071-BD4E-492F-B689-048B8C74E1F5}" type="presParOf" srcId="{DE6465BC-9A70-4793-9E51-AEF057EF5B01}" destId="{F01464DC-99CD-42A1-809D-48D92171F1E8}" srcOrd="0" destOrd="0" presId="urn:microsoft.com/office/officeart/2005/8/layout/orgChart1"/>
    <dgm:cxn modelId="{43B172DE-8016-489B-896C-E19D42076043}" type="presParOf" srcId="{DE6465BC-9A70-4793-9E51-AEF057EF5B01}" destId="{E142C41C-B5CD-49D8-9488-4549F7D8CAC5}" srcOrd="1" destOrd="0" presId="urn:microsoft.com/office/officeart/2005/8/layout/orgChart1"/>
    <dgm:cxn modelId="{EF2F4A50-C3E0-4BBA-9A6D-DB40E1EE610A}" type="presParOf" srcId="{E142C41C-B5CD-49D8-9488-4549F7D8CAC5}" destId="{58C9510F-8CF5-413D-A3A5-A99913959411}" srcOrd="0" destOrd="0" presId="urn:microsoft.com/office/officeart/2005/8/layout/orgChart1"/>
    <dgm:cxn modelId="{711CDF6F-D12D-48E1-A41B-18489A4D544A}" type="presParOf" srcId="{58C9510F-8CF5-413D-A3A5-A99913959411}" destId="{909B46CB-2C82-4530-A8EB-C4A6EF29D4CD}" srcOrd="0" destOrd="0" presId="urn:microsoft.com/office/officeart/2005/8/layout/orgChart1"/>
    <dgm:cxn modelId="{E175A818-4FDF-4C3D-8399-D4C6F2084E1E}" type="presParOf" srcId="{58C9510F-8CF5-413D-A3A5-A99913959411}" destId="{675E327E-204D-4C42-AEF5-446B3D266D63}" srcOrd="1" destOrd="0" presId="urn:microsoft.com/office/officeart/2005/8/layout/orgChart1"/>
    <dgm:cxn modelId="{DAFBE35F-ABC4-4ECF-8EBF-2667590D370B}" type="presParOf" srcId="{E142C41C-B5CD-49D8-9488-4549F7D8CAC5}" destId="{B785FB29-0F6E-4567-B1BB-AB02ABDD4479}" srcOrd="1" destOrd="0" presId="urn:microsoft.com/office/officeart/2005/8/layout/orgChart1"/>
    <dgm:cxn modelId="{8B612B19-8DCE-4B04-8B46-0EB97230E37E}" type="presParOf" srcId="{E142C41C-B5CD-49D8-9488-4549F7D8CAC5}" destId="{D045E5A6-3832-400B-95A8-53F5A4C45585}" srcOrd="2" destOrd="0" presId="urn:microsoft.com/office/officeart/2005/8/layout/orgChart1"/>
    <dgm:cxn modelId="{6AB5860B-ED1E-4776-9DB9-1CD9B82BB60B}" type="presParOf" srcId="{DE6465BC-9A70-4793-9E51-AEF057EF5B01}" destId="{A6FED72C-234E-47A8-B5C6-759A7E8D4F28}" srcOrd="2" destOrd="0" presId="urn:microsoft.com/office/officeart/2005/8/layout/orgChart1"/>
    <dgm:cxn modelId="{BCEF0202-AD78-4703-A15C-D412C121A7D1}" type="presParOf" srcId="{DE6465BC-9A70-4793-9E51-AEF057EF5B01}" destId="{ECB8DF6C-3200-4553-9115-BD3D0FB53FAC}" srcOrd="3" destOrd="0" presId="urn:microsoft.com/office/officeart/2005/8/layout/orgChart1"/>
    <dgm:cxn modelId="{D766658F-F6E1-4818-84DA-038A72DA56FE}" type="presParOf" srcId="{ECB8DF6C-3200-4553-9115-BD3D0FB53FAC}" destId="{8C33CF52-7470-4ED8-A763-3CA7A5CE0712}" srcOrd="0" destOrd="0" presId="urn:microsoft.com/office/officeart/2005/8/layout/orgChart1"/>
    <dgm:cxn modelId="{0937C31E-E084-4506-8FBB-82FB32FBBCE2}" type="presParOf" srcId="{8C33CF52-7470-4ED8-A763-3CA7A5CE0712}" destId="{6E368E49-72B6-4724-B758-8643673D3FEA}" srcOrd="0" destOrd="0" presId="urn:microsoft.com/office/officeart/2005/8/layout/orgChart1"/>
    <dgm:cxn modelId="{60EEC633-7A02-4A42-8554-CEE387E354AF}" type="presParOf" srcId="{8C33CF52-7470-4ED8-A763-3CA7A5CE0712}" destId="{8C7AA115-8FDF-4CF7-86A9-15251616AC66}" srcOrd="1" destOrd="0" presId="urn:microsoft.com/office/officeart/2005/8/layout/orgChart1"/>
    <dgm:cxn modelId="{A5BD3388-A393-4B53-B75A-C159FD2598A9}" type="presParOf" srcId="{ECB8DF6C-3200-4553-9115-BD3D0FB53FAC}" destId="{05A68DA2-4F69-4A5C-8B78-DDBBE6BCD558}" srcOrd="1" destOrd="0" presId="urn:microsoft.com/office/officeart/2005/8/layout/orgChart1"/>
    <dgm:cxn modelId="{D3DD9A96-7C2F-4F50-8E75-02F61C7AE1A1}" type="presParOf" srcId="{ECB8DF6C-3200-4553-9115-BD3D0FB53FAC}" destId="{72233973-8554-4466-AD97-B6512527F16D}" srcOrd="2" destOrd="0" presId="urn:microsoft.com/office/officeart/2005/8/layout/orgChart1"/>
    <dgm:cxn modelId="{4F6F0B12-BFE8-464B-A2FA-FEB84FBED103}" type="presParOf" srcId="{DE6465BC-9A70-4793-9E51-AEF057EF5B01}" destId="{198A45D0-D336-4A7F-9723-3F6CCDCD3742}" srcOrd="4" destOrd="0" presId="urn:microsoft.com/office/officeart/2005/8/layout/orgChart1"/>
    <dgm:cxn modelId="{BB9E34FD-8C52-4142-8C1C-2CB5C428F919}" type="presParOf" srcId="{DE6465BC-9A70-4793-9E51-AEF057EF5B01}" destId="{365E377C-5492-4842-9A47-2A5C2B7AEF05}" srcOrd="5" destOrd="0" presId="urn:microsoft.com/office/officeart/2005/8/layout/orgChart1"/>
    <dgm:cxn modelId="{DE879645-13DD-4300-9229-F1381B8EC3E9}" type="presParOf" srcId="{365E377C-5492-4842-9A47-2A5C2B7AEF05}" destId="{29A7CCA1-8EBF-49FC-9A21-218840EB29FC}" srcOrd="0" destOrd="0" presId="urn:microsoft.com/office/officeart/2005/8/layout/orgChart1"/>
    <dgm:cxn modelId="{FB08ECBC-352D-4642-B15A-7EE67CD7F595}" type="presParOf" srcId="{29A7CCA1-8EBF-49FC-9A21-218840EB29FC}" destId="{7A66F6C0-537C-422E-A134-535BD0E47966}" srcOrd="0" destOrd="0" presId="urn:microsoft.com/office/officeart/2005/8/layout/orgChart1"/>
    <dgm:cxn modelId="{BA6DD07D-627D-49D5-B075-E6ED52095E30}" type="presParOf" srcId="{29A7CCA1-8EBF-49FC-9A21-218840EB29FC}" destId="{C33EC1C9-F97A-407E-BC95-FE357DBE50FD}" srcOrd="1" destOrd="0" presId="urn:microsoft.com/office/officeart/2005/8/layout/orgChart1"/>
    <dgm:cxn modelId="{0F832F36-3248-4C09-8056-14E883872097}" type="presParOf" srcId="{365E377C-5492-4842-9A47-2A5C2B7AEF05}" destId="{2A634A41-052A-4B62-92AE-B86B1CF8809E}" srcOrd="1" destOrd="0" presId="urn:microsoft.com/office/officeart/2005/8/layout/orgChart1"/>
    <dgm:cxn modelId="{EA128028-8F0F-4DCB-925C-2F05E58C4748}" type="presParOf" srcId="{365E377C-5492-4842-9A47-2A5C2B7AEF05}" destId="{B2FA0E28-138C-43F4-9A55-A3BDE3A60130}" srcOrd="2" destOrd="0" presId="urn:microsoft.com/office/officeart/2005/8/layout/orgChart1"/>
    <dgm:cxn modelId="{C6EB714D-5BBE-4674-82F9-4E970173B6B8}" type="presParOf" srcId="{DE6465BC-9A70-4793-9E51-AEF057EF5B01}" destId="{E09FBD18-C651-4737-89FF-BC4E9DDEE9DC}" srcOrd="6" destOrd="0" presId="urn:microsoft.com/office/officeart/2005/8/layout/orgChart1"/>
    <dgm:cxn modelId="{FA0E7875-3E4F-465B-A619-CD3AB44DBAF2}" type="presParOf" srcId="{DE6465BC-9A70-4793-9E51-AEF057EF5B01}" destId="{217EAA16-F95C-47BC-BB41-725C669DB92C}" srcOrd="7" destOrd="0" presId="urn:microsoft.com/office/officeart/2005/8/layout/orgChart1"/>
    <dgm:cxn modelId="{68A6A639-EC91-45F3-B067-6B1A256AEBD3}" type="presParOf" srcId="{217EAA16-F95C-47BC-BB41-725C669DB92C}" destId="{0F642D74-DDD2-463D-930C-E3DCAFC44505}" srcOrd="0" destOrd="0" presId="urn:microsoft.com/office/officeart/2005/8/layout/orgChart1"/>
    <dgm:cxn modelId="{3A1B4803-E5E5-45A9-AAC3-86E7B6ADCD1F}" type="presParOf" srcId="{0F642D74-DDD2-463D-930C-E3DCAFC44505}" destId="{5EB80FF6-A297-4478-AE5F-3FDA96F3D401}" srcOrd="0" destOrd="0" presId="urn:microsoft.com/office/officeart/2005/8/layout/orgChart1"/>
    <dgm:cxn modelId="{0D7CEB6A-E2E4-41A5-87DA-A80C74C5E9B9}" type="presParOf" srcId="{0F642D74-DDD2-463D-930C-E3DCAFC44505}" destId="{54428603-F481-4DB5-8C02-6ADE4DC40A23}" srcOrd="1" destOrd="0" presId="urn:microsoft.com/office/officeart/2005/8/layout/orgChart1"/>
    <dgm:cxn modelId="{B198C002-EF3C-4951-86C5-BB4EA7DF44CF}" type="presParOf" srcId="{217EAA16-F95C-47BC-BB41-725C669DB92C}" destId="{EE753C4A-AABC-4C90-92E3-6938B5D972E6}" srcOrd="1" destOrd="0" presId="urn:microsoft.com/office/officeart/2005/8/layout/orgChart1"/>
    <dgm:cxn modelId="{3BF6AB76-FAB4-4629-9B73-7BDF4BD1A7C3}" type="presParOf" srcId="{217EAA16-F95C-47BC-BB41-725C669DB92C}" destId="{5050021F-DC90-4614-AF33-55097B798555}" srcOrd="2" destOrd="0" presId="urn:microsoft.com/office/officeart/2005/8/layout/orgChart1"/>
    <dgm:cxn modelId="{E6BD79FB-8282-4FCD-B05F-1E09B6C3B57A}" type="presParOf" srcId="{05D64BBC-05EF-44CF-9CAB-9DE8B8CF6A5E}" destId="{116575F6-FEE7-41C3-BD6E-79079858C886}" srcOrd="2" destOrd="0" presId="urn:microsoft.com/office/officeart/2005/8/layout/orgChart1"/>
    <dgm:cxn modelId="{CB1F0FAF-783E-4ED7-BD99-129428A2DA89}" type="presParOf" srcId="{8DB47D6B-EC7B-4EAB-BB74-6C36329C8C8F}" destId="{A6BC35E1-C1C6-4B4F-989F-7C4AE6F50B57}" srcOrd="2" destOrd="0" presId="urn:microsoft.com/office/officeart/2005/8/layout/orgChart1"/>
    <dgm:cxn modelId="{B90A3A73-3609-4D45-9416-75D35B48F1C4}" type="presParOf" srcId="{8DB47D6B-EC7B-4EAB-BB74-6C36329C8C8F}" destId="{7A78B931-FA22-43CF-B2B1-41977232FF31}" srcOrd="3" destOrd="0" presId="urn:microsoft.com/office/officeart/2005/8/layout/orgChart1"/>
    <dgm:cxn modelId="{78CEE24F-EAA4-4E50-815D-B8D508E68886}" type="presParOf" srcId="{7A78B931-FA22-43CF-B2B1-41977232FF31}" destId="{305215E1-F776-4BDB-A077-7D75AB4E5D85}" srcOrd="0" destOrd="0" presId="urn:microsoft.com/office/officeart/2005/8/layout/orgChart1"/>
    <dgm:cxn modelId="{9C03032C-C748-4AFD-A3F3-C52795B2DBDC}" type="presParOf" srcId="{305215E1-F776-4BDB-A077-7D75AB4E5D85}" destId="{7FC11B80-1560-4AAA-9DDE-ECDD0C320254}" srcOrd="0" destOrd="0" presId="urn:microsoft.com/office/officeart/2005/8/layout/orgChart1"/>
    <dgm:cxn modelId="{67460A26-7EBC-4D06-A8CB-B3102CD03D08}" type="presParOf" srcId="{305215E1-F776-4BDB-A077-7D75AB4E5D85}" destId="{198A2EF2-F9F4-4021-800D-024DE387071B}" srcOrd="1" destOrd="0" presId="urn:microsoft.com/office/officeart/2005/8/layout/orgChart1"/>
    <dgm:cxn modelId="{4C4EA38F-E988-46BF-A4F8-861648E83A62}" type="presParOf" srcId="{7A78B931-FA22-43CF-B2B1-41977232FF31}" destId="{D8C9A5CE-51F4-40C6-AC28-AE2E624AF2FF}" srcOrd="1" destOrd="0" presId="urn:microsoft.com/office/officeart/2005/8/layout/orgChart1"/>
    <dgm:cxn modelId="{3279F286-E50E-429E-99CC-84D02783351D}" type="presParOf" srcId="{D8C9A5CE-51F4-40C6-AC28-AE2E624AF2FF}" destId="{7CED4E7E-908F-46E6-A1E8-15CC83E5AF9A}" srcOrd="0" destOrd="0" presId="urn:microsoft.com/office/officeart/2005/8/layout/orgChart1"/>
    <dgm:cxn modelId="{3B5615C5-6E1B-4D7B-BE96-77D9FDDAD556}" type="presParOf" srcId="{D8C9A5CE-51F4-40C6-AC28-AE2E624AF2FF}" destId="{78EFB925-25C4-46A4-9D43-32D4CE4379A4}" srcOrd="1" destOrd="0" presId="urn:microsoft.com/office/officeart/2005/8/layout/orgChart1"/>
    <dgm:cxn modelId="{85F7FBB8-276A-4962-8D6F-BD4A236A2296}" type="presParOf" srcId="{78EFB925-25C4-46A4-9D43-32D4CE4379A4}" destId="{26D092E4-C382-42CB-9660-45B2C9A79BB9}" srcOrd="0" destOrd="0" presId="urn:microsoft.com/office/officeart/2005/8/layout/orgChart1"/>
    <dgm:cxn modelId="{A46F517F-06D3-4BF0-B4D4-9D12A4D6E3AE}" type="presParOf" srcId="{26D092E4-C382-42CB-9660-45B2C9A79BB9}" destId="{4C2B872F-165F-41F9-841A-FCE5E6B4BDDB}" srcOrd="0" destOrd="0" presId="urn:microsoft.com/office/officeart/2005/8/layout/orgChart1"/>
    <dgm:cxn modelId="{94D036F7-F477-48CF-B680-1E8547D0C6B7}" type="presParOf" srcId="{26D092E4-C382-42CB-9660-45B2C9A79BB9}" destId="{4E56B0A0-408A-487C-BD6F-C5B119705E03}" srcOrd="1" destOrd="0" presId="urn:microsoft.com/office/officeart/2005/8/layout/orgChart1"/>
    <dgm:cxn modelId="{8C8496D4-7588-4F98-A008-D4784CC3BC79}" type="presParOf" srcId="{78EFB925-25C4-46A4-9D43-32D4CE4379A4}" destId="{89EE5C6D-B6E9-4FC1-AF3E-01A303AC2335}" srcOrd="1" destOrd="0" presId="urn:microsoft.com/office/officeart/2005/8/layout/orgChart1"/>
    <dgm:cxn modelId="{28D45111-0B2F-4F3C-9DA7-7CB8B1861A86}" type="presParOf" srcId="{78EFB925-25C4-46A4-9D43-32D4CE4379A4}" destId="{60DB0DD8-EA22-4BD9-A338-724EB1824905}" srcOrd="2" destOrd="0" presId="urn:microsoft.com/office/officeart/2005/8/layout/orgChart1"/>
    <dgm:cxn modelId="{AF7D9E86-EF40-482A-858E-4F6BEF73F66F}" type="presParOf" srcId="{D8C9A5CE-51F4-40C6-AC28-AE2E624AF2FF}" destId="{2F963CA4-76C7-4C14-BE3E-517F5DFB5D22}" srcOrd="2" destOrd="0" presId="urn:microsoft.com/office/officeart/2005/8/layout/orgChart1"/>
    <dgm:cxn modelId="{DF57583E-7767-4A0C-A395-1F0E95BAE205}" type="presParOf" srcId="{D8C9A5CE-51F4-40C6-AC28-AE2E624AF2FF}" destId="{589340BF-EEB1-4DE0-974F-728C47EACB92}" srcOrd="3" destOrd="0" presId="urn:microsoft.com/office/officeart/2005/8/layout/orgChart1"/>
    <dgm:cxn modelId="{D340B7AA-A3B3-48FB-8923-36F9CC69455E}" type="presParOf" srcId="{589340BF-EEB1-4DE0-974F-728C47EACB92}" destId="{C87FE03A-26D3-40B0-9CB5-57CF0D9D9911}" srcOrd="0" destOrd="0" presId="urn:microsoft.com/office/officeart/2005/8/layout/orgChart1"/>
    <dgm:cxn modelId="{E306BB8B-B5AB-4B84-BF15-38861A46AEF9}" type="presParOf" srcId="{C87FE03A-26D3-40B0-9CB5-57CF0D9D9911}" destId="{A8CC9930-A123-463B-B616-37C3927A0608}" srcOrd="0" destOrd="0" presId="urn:microsoft.com/office/officeart/2005/8/layout/orgChart1"/>
    <dgm:cxn modelId="{F976197C-C0DD-40F4-A645-8E0A4F4D0410}" type="presParOf" srcId="{C87FE03A-26D3-40B0-9CB5-57CF0D9D9911}" destId="{EEECC6CB-6FAF-4914-BD61-11CC9887F304}" srcOrd="1" destOrd="0" presId="urn:microsoft.com/office/officeart/2005/8/layout/orgChart1"/>
    <dgm:cxn modelId="{0CD5C61E-4E24-43A1-8A78-BABBA24D8815}" type="presParOf" srcId="{589340BF-EEB1-4DE0-974F-728C47EACB92}" destId="{3D0EA2FC-307F-41A7-9E62-16EA76B61C62}" srcOrd="1" destOrd="0" presId="urn:microsoft.com/office/officeart/2005/8/layout/orgChart1"/>
    <dgm:cxn modelId="{B7A89B3C-95B3-429E-AD01-B68097035420}" type="presParOf" srcId="{589340BF-EEB1-4DE0-974F-728C47EACB92}" destId="{FA421546-C51D-4A4E-8B05-9E3E5495DC04}" srcOrd="2" destOrd="0" presId="urn:microsoft.com/office/officeart/2005/8/layout/orgChart1"/>
    <dgm:cxn modelId="{256D29B5-72D8-42A4-B568-824C4156AE37}" type="presParOf" srcId="{7A78B931-FA22-43CF-B2B1-41977232FF31}" destId="{E650F618-3862-4AF8-83F0-273C9F4B4414}" srcOrd="2" destOrd="0" presId="urn:microsoft.com/office/officeart/2005/8/layout/orgChart1"/>
    <dgm:cxn modelId="{B49FF301-C1CA-4EE9-BC27-5842ECF641FC}" type="presParOf" srcId="{8DB47D6B-EC7B-4EAB-BB74-6C36329C8C8F}" destId="{DF93CE30-A9B1-4238-867E-63FA7351F13D}" srcOrd="4" destOrd="0" presId="urn:microsoft.com/office/officeart/2005/8/layout/orgChart1"/>
    <dgm:cxn modelId="{6B7E0141-09B1-4966-AEEE-678010AB128F}" type="presParOf" srcId="{8DB47D6B-EC7B-4EAB-BB74-6C36329C8C8F}" destId="{3697C362-19C1-4530-B8D6-FC193F8A4A3A}" srcOrd="5" destOrd="0" presId="urn:microsoft.com/office/officeart/2005/8/layout/orgChart1"/>
    <dgm:cxn modelId="{4A9C9374-AEE7-41F8-87AC-67F6020C71DD}" type="presParOf" srcId="{3697C362-19C1-4530-B8D6-FC193F8A4A3A}" destId="{C568F61B-CAD4-403B-9298-792B3889A16A}" srcOrd="0" destOrd="0" presId="urn:microsoft.com/office/officeart/2005/8/layout/orgChart1"/>
    <dgm:cxn modelId="{4B4C8D31-1667-4678-98FC-428D3EF3F3B1}" type="presParOf" srcId="{C568F61B-CAD4-403B-9298-792B3889A16A}" destId="{2A8BB491-5BA3-4280-8DB8-A0430B0235D0}" srcOrd="0" destOrd="0" presId="urn:microsoft.com/office/officeart/2005/8/layout/orgChart1"/>
    <dgm:cxn modelId="{F55256C6-E09E-458B-95D7-1A535883553F}" type="presParOf" srcId="{C568F61B-CAD4-403B-9298-792B3889A16A}" destId="{2687FC2C-200F-45E5-AA87-0C7B7F0776BC}" srcOrd="1" destOrd="0" presId="urn:microsoft.com/office/officeart/2005/8/layout/orgChart1"/>
    <dgm:cxn modelId="{D22355A2-C5EF-4184-8D81-6D82C17F7504}" type="presParOf" srcId="{3697C362-19C1-4530-B8D6-FC193F8A4A3A}" destId="{A227568C-6655-4B76-BD81-9DE80868D0DA}" srcOrd="1" destOrd="0" presId="urn:microsoft.com/office/officeart/2005/8/layout/orgChart1"/>
    <dgm:cxn modelId="{DF55EB16-1866-49F8-BAEA-950AB17B1CED}" type="presParOf" srcId="{A227568C-6655-4B76-BD81-9DE80868D0DA}" destId="{CE6E52FC-5AEB-4DC8-96D2-85C36124E6D3}" srcOrd="0" destOrd="0" presId="urn:microsoft.com/office/officeart/2005/8/layout/orgChart1"/>
    <dgm:cxn modelId="{A3ADD8C0-A4DE-42D4-8BB3-26402F66274E}" type="presParOf" srcId="{A227568C-6655-4B76-BD81-9DE80868D0DA}" destId="{70E77584-E208-4C51-A09C-BCED03EE4312}" srcOrd="1" destOrd="0" presId="urn:microsoft.com/office/officeart/2005/8/layout/orgChart1"/>
    <dgm:cxn modelId="{A4499C50-5C3F-4DB1-9A76-4C5A582ECCFD}" type="presParOf" srcId="{70E77584-E208-4C51-A09C-BCED03EE4312}" destId="{C2363A9A-1B83-4BC2-A84D-00DD381501C7}" srcOrd="0" destOrd="0" presId="urn:microsoft.com/office/officeart/2005/8/layout/orgChart1"/>
    <dgm:cxn modelId="{FE9DA4EC-E79E-434B-917D-D78E1B5E821C}" type="presParOf" srcId="{C2363A9A-1B83-4BC2-A84D-00DD381501C7}" destId="{FABBF985-8A92-4B71-BBB6-C9AA439EDF10}" srcOrd="0" destOrd="0" presId="urn:microsoft.com/office/officeart/2005/8/layout/orgChart1"/>
    <dgm:cxn modelId="{37354873-7FC1-45FD-BB5A-B9195139DD1B}" type="presParOf" srcId="{C2363A9A-1B83-4BC2-A84D-00DD381501C7}" destId="{070E0AA5-FE08-40CC-8B5B-B2ACB20CEE3C}" srcOrd="1" destOrd="0" presId="urn:microsoft.com/office/officeart/2005/8/layout/orgChart1"/>
    <dgm:cxn modelId="{E41949A7-4262-4BB2-8743-7D7CF5C31D87}" type="presParOf" srcId="{70E77584-E208-4C51-A09C-BCED03EE4312}" destId="{4D596D13-9F03-4D5B-97EC-652710483850}" srcOrd="1" destOrd="0" presId="urn:microsoft.com/office/officeart/2005/8/layout/orgChart1"/>
    <dgm:cxn modelId="{CDC30A41-9982-4059-879F-91C4179BE827}" type="presParOf" srcId="{70E77584-E208-4C51-A09C-BCED03EE4312}" destId="{45696742-D576-4825-8496-9CF4F4412C8A}" srcOrd="2" destOrd="0" presId="urn:microsoft.com/office/officeart/2005/8/layout/orgChart1"/>
    <dgm:cxn modelId="{5EA759B9-1235-4D92-986D-DE8179241273}" type="presParOf" srcId="{A227568C-6655-4B76-BD81-9DE80868D0DA}" destId="{096C0989-C4F4-44F5-A1C8-C48B18CCCE73}" srcOrd="2" destOrd="0" presId="urn:microsoft.com/office/officeart/2005/8/layout/orgChart1"/>
    <dgm:cxn modelId="{15A2E939-EE52-46EF-9176-07F315E76ACB}" type="presParOf" srcId="{A227568C-6655-4B76-BD81-9DE80868D0DA}" destId="{38939AA1-21A3-47B4-9CDD-4D4C37B3996D}" srcOrd="3" destOrd="0" presId="urn:microsoft.com/office/officeart/2005/8/layout/orgChart1"/>
    <dgm:cxn modelId="{33789490-C929-442C-A98F-6768161F2EC9}" type="presParOf" srcId="{38939AA1-21A3-47B4-9CDD-4D4C37B3996D}" destId="{032DF6A2-A53E-41A7-B052-26509EF32B73}" srcOrd="0" destOrd="0" presId="urn:microsoft.com/office/officeart/2005/8/layout/orgChart1"/>
    <dgm:cxn modelId="{DFD7B88B-4CED-47C8-9636-79611F9E6845}" type="presParOf" srcId="{032DF6A2-A53E-41A7-B052-26509EF32B73}" destId="{A9F6C046-2394-4565-A4C8-B5799EB31E55}" srcOrd="0" destOrd="0" presId="urn:microsoft.com/office/officeart/2005/8/layout/orgChart1"/>
    <dgm:cxn modelId="{ECC48DC3-5DEC-4CB8-A5CD-73CD1F3C3C16}" type="presParOf" srcId="{032DF6A2-A53E-41A7-B052-26509EF32B73}" destId="{E72A8112-712E-4230-A7F3-906358E6B675}" srcOrd="1" destOrd="0" presId="urn:microsoft.com/office/officeart/2005/8/layout/orgChart1"/>
    <dgm:cxn modelId="{4DE7E4EF-CF77-4D02-82BB-613E5728B822}" type="presParOf" srcId="{38939AA1-21A3-47B4-9CDD-4D4C37B3996D}" destId="{9F9F2640-DE07-4A8C-B87E-58AAF7A6A8A5}" srcOrd="1" destOrd="0" presId="urn:microsoft.com/office/officeart/2005/8/layout/orgChart1"/>
    <dgm:cxn modelId="{5C070432-C66E-47F9-85E5-1A4AE69D1BC7}" type="presParOf" srcId="{38939AA1-21A3-47B4-9CDD-4D4C37B3996D}" destId="{ED8C14DF-8B5A-4E45-B655-4EE7F1566F68}" srcOrd="2" destOrd="0" presId="urn:microsoft.com/office/officeart/2005/8/layout/orgChart1"/>
    <dgm:cxn modelId="{1B227744-1636-437F-B7D4-307AC2A3EE3B}" type="presParOf" srcId="{A227568C-6655-4B76-BD81-9DE80868D0DA}" destId="{39739068-BBFC-4D9E-BB8A-8BDDBA238CC7}" srcOrd="4" destOrd="0" presId="urn:microsoft.com/office/officeart/2005/8/layout/orgChart1"/>
    <dgm:cxn modelId="{EA5CAC88-B313-4595-9538-C628F0F43A62}" type="presParOf" srcId="{A227568C-6655-4B76-BD81-9DE80868D0DA}" destId="{B68D2CFE-DAF4-48BB-8C2C-81F1258536B3}" srcOrd="5" destOrd="0" presId="urn:microsoft.com/office/officeart/2005/8/layout/orgChart1"/>
    <dgm:cxn modelId="{D064D161-DDC6-4D46-964A-E466C0BDE127}" type="presParOf" srcId="{B68D2CFE-DAF4-48BB-8C2C-81F1258536B3}" destId="{72A01451-73E5-40BE-BCEF-377F2B9C4279}" srcOrd="0" destOrd="0" presId="urn:microsoft.com/office/officeart/2005/8/layout/orgChart1"/>
    <dgm:cxn modelId="{955D2971-243D-48D9-B487-60B56BBFFAAE}" type="presParOf" srcId="{72A01451-73E5-40BE-BCEF-377F2B9C4279}" destId="{DD7399C2-3DC6-4907-AE98-E7CE551386E0}" srcOrd="0" destOrd="0" presId="urn:microsoft.com/office/officeart/2005/8/layout/orgChart1"/>
    <dgm:cxn modelId="{8091FFC1-C9F7-418E-A923-93AD4C0DEC32}" type="presParOf" srcId="{72A01451-73E5-40BE-BCEF-377F2B9C4279}" destId="{7EA6CF11-C0D3-4133-ACDC-409EEDC53599}" srcOrd="1" destOrd="0" presId="urn:microsoft.com/office/officeart/2005/8/layout/orgChart1"/>
    <dgm:cxn modelId="{1C5D44A7-6479-4049-83F4-09E58E458C9A}" type="presParOf" srcId="{B68D2CFE-DAF4-48BB-8C2C-81F1258536B3}" destId="{D3E39C35-9125-46A3-ACD9-A1127DB104BA}" srcOrd="1" destOrd="0" presId="urn:microsoft.com/office/officeart/2005/8/layout/orgChart1"/>
    <dgm:cxn modelId="{9EC6E9E6-3672-4EE2-9416-DE0FF24B6A09}" type="presParOf" srcId="{B68D2CFE-DAF4-48BB-8C2C-81F1258536B3}" destId="{DE41A1B3-493A-4305-8AC6-450F714EF8EC}" srcOrd="2" destOrd="0" presId="urn:microsoft.com/office/officeart/2005/8/layout/orgChart1"/>
    <dgm:cxn modelId="{F0E9F0CD-94AD-4A22-AB92-9405524A246F}" type="presParOf" srcId="{A227568C-6655-4B76-BD81-9DE80868D0DA}" destId="{DBC99B96-8120-4BD1-90DC-1F01C3EE26E9}" srcOrd="6" destOrd="0" presId="urn:microsoft.com/office/officeart/2005/8/layout/orgChart1"/>
    <dgm:cxn modelId="{7A6DD7E4-CF2B-4623-BFA8-644F87505C52}" type="presParOf" srcId="{A227568C-6655-4B76-BD81-9DE80868D0DA}" destId="{5B782D6F-359A-4FFA-8E9E-7723211B736E}" srcOrd="7" destOrd="0" presId="urn:microsoft.com/office/officeart/2005/8/layout/orgChart1"/>
    <dgm:cxn modelId="{2429EEE4-067D-49F0-AF14-61C92554B573}" type="presParOf" srcId="{5B782D6F-359A-4FFA-8E9E-7723211B736E}" destId="{B530D163-66DC-4AB3-AB8D-01837BFA44DC}" srcOrd="0" destOrd="0" presId="urn:microsoft.com/office/officeart/2005/8/layout/orgChart1"/>
    <dgm:cxn modelId="{8E62E069-A6BB-4F6E-8B7B-84A82D5279C8}" type="presParOf" srcId="{B530D163-66DC-4AB3-AB8D-01837BFA44DC}" destId="{B1F52368-BDBC-4866-814B-2FE1F90FA82B}" srcOrd="0" destOrd="0" presId="urn:microsoft.com/office/officeart/2005/8/layout/orgChart1"/>
    <dgm:cxn modelId="{58BEBC3A-27B4-4E43-A8CF-A94590D57752}" type="presParOf" srcId="{B530D163-66DC-4AB3-AB8D-01837BFA44DC}" destId="{D3FD3093-A8B4-402C-9460-F997FD653E4F}" srcOrd="1" destOrd="0" presId="urn:microsoft.com/office/officeart/2005/8/layout/orgChart1"/>
    <dgm:cxn modelId="{FAF268A0-6D87-45BB-8B4E-29C581DEA5E0}" type="presParOf" srcId="{5B782D6F-359A-4FFA-8E9E-7723211B736E}" destId="{23438628-FDC6-4939-9C87-3EA31A2764EF}" srcOrd="1" destOrd="0" presId="urn:microsoft.com/office/officeart/2005/8/layout/orgChart1"/>
    <dgm:cxn modelId="{FBE3007A-153C-4B29-A3EE-0661D90E7790}" type="presParOf" srcId="{5B782D6F-359A-4FFA-8E9E-7723211B736E}" destId="{2C2D8F8B-A6D1-4449-872B-9E1745DF87AF}" srcOrd="2" destOrd="0" presId="urn:microsoft.com/office/officeart/2005/8/layout/orgChart1"/>
    <dgm:cxn modelId="{72953B95-42FD-414E-88FB-74A5B5553449}" type="presParOf" srcId="{3697C362-19C1-4530-B8D6-FC193F8A4A3A}" destId="{26328AAE-CA72-4706-BAE0-01346E2A8123}" srcOrd="2" destOrd="0" presId="urn:microsoft.com/office/officeart/2005/8/layout/orgChart1"/>
    <dgm:cxn modelId="{4AF4D4F9-C974-407D-B2C3-71924498A95D}" type="presParOf" srcId="{8DB47D6B-EC7B-4EAB-BB74-6C36329C8C8F}" destId="{3558429C-BDA3-4552-8B55-98C640CEBDF9}" srcOrd="6" destOrd="0" presId="urn:microsoft.com/office/officeart/2005/8/layout/orgChart1"/>
    <dgm:cxn modelId="{34869939-D0A7-451D-8D96-D91BD65E3FA8}" type="presParOf" srcId="{8DB47D6B-EC7B-4EAB-BB74-6C36329C8C8F}" destId="{DADABA9C-14C1-4D6D-981D-515A3A8D3597}" srcOrd="7" destOrd="0" presId="urn:microsoft.com/office/officeart/2005/8/layout/orgChart1"/>
    <dgm:cxn modelId="{05CCBE21-C3A1-41A5-ADA5-F80EF393B3AD}" type="presParOf" srcId="{DADABA9C-14C1-4D6D-981D-515A3A8D3597}" destId="{F6D86305-0E10-4DCC-AE5F-6419AE2E2000}" srcOrd="0" destOrd="0" presId="urn:microsoft.com/office/officeart/2005/8/layout/orgChart1"/>
    <dgm:cxn modelId="{A6DCF164-B657-4197-AB41-7ED83B333B18}" type="presParOf" srcId="{F6D86305-0E10-4DCC-AE5F-6419AE2E2000}" destId="{63CF1C28-6EAB-498F-8819-18B91C47C1A2}" srcOrd="0" destOrd="0" presId="urn:microsoft.com/office/officeart/2005/8/layout/orgChart1"/>
    <dgm:cxn modelId="{347501FD-4392-4BAE-B0AA-FFB1A66ED331}" type="presParOf" srcId="{F6D86305-0E10-4DCC-AE5F-6419AE2E2000}" destId="{A1F36693-4A06-4BBB-AD19-57A64C9BF09A}" srcOrd="1" destOrd="0" presId="urn:microsoft.com/office/officeart/2005/8/layout/orgChart1"/>
    <dgm:cxn modelId="{D79AB788-2064-4650-9E7A-FEA7F7971419}" type="presParOf" srcId="{DADABA9C-14C1-4D6D-981D-515A3A8D3597}" destId="{F32D5A8E-0332-4BF2-8903-B01DDB06CC20}" srcOrd="1" destOrd="0" presId="urn:microsoft.com/office/officeart/2005/8/layout/orgChart1"/>
    <dgm:cxn modelId="{D6B9B09B-4131-4DC7-9C88-D68D99C6F6CA}" type="presParOf" srcId="{F32D5A8E-0332-4BF2-8903-B01DDB06CC20}" destId="{D87FA374-471D-4CA5-8781-5D930FF6BE16}" srcOrd="0" destOrd="0" presId="urn:microsoft.com/office/officeart/2005/8/layout/orgChart1"/>
    <dgm:cxn modelId="{4289B46B-5196-421B-8498-9ACB557E65E4}" type="presParOf" srcId="{F32D5A8E-0332-4BF2-8903-B01DDB06CC20}" destId="{AC2AEB48-9C7A-400D-94A8-3A0263FEC920}" srcOrd="1" destOrd="0" presId="urn:microsoft.com/office/officeart/2005/8/layout/orgChart1"/>
    <dgm:cxn modelId="{DF0B6C0F-9AB5-4E6E-9AF3-8E9A0E3742EE}" type="presParOf" srcId="{AC2AEB48-9C7A-400D-94A8-3A0263FEC920}" destId="{B09823CA-58E4-40E1-9DD1-623B5536238F}" srcOrd="0" destOrd="0" presId="urn:microsoft.com/office/officeart/2005/8/layout/orgChart1"/>
    <dgm:cxn modelId="{36EED796-BB75-4387-8D24-3DFE6A362C93}" type="presParOf" srcId="{B09823CA-58E4-40E1-9DD1-623B5536238F}" destId="{032FB7D7-C085-4D2E-80AC-D6AF089F57D6}" srcOrd="0" destOrd="0" presId="urn:microsoft.com/office/officeart/2005/8/layout/orgChart1"/>
    <dgm:cxn modelId="{EDD1AE94-1F6D-42A0-8209-7C3D95F2FBB0}" type="presParOf" srcId="{B09823CA-58E4-40E1-9DD1-623B5536238F}" destId="{144041CB-D970-4E95-9303-DF8F41A6784E}" srcOrd="1" destOrd="0" presId="urn:microsoft.com/office/officeart/2005/8/layout/orgChart1"/>
    <dgm:cxn modelId="{A69B7F01-110F-45AB-A7BC-E41F8ACA0B2B}" type="presParOf" srcId="{AC2AEB48-9C7A-400D-94A8-3A0263FEC920}" destId="{C31B9824-616A-45D7-9C37-E297230E7E79}" srcOrd="1" destOrd="0" presId="urn:microsoft.com/office/officeart/2005/8/layout/orgChart1"/>
    <dgm:cxn modelId="{29A4E3D9-A3D4-4F52-BA5C-CB0EB3C5B513}" type="presParOf" srcId="{AC2AEB48-9C7A-400D-94A8-3A0263FEC920}" destId="{E6FC1EA7-36DD-4570-9849-EC63FD7DE26D}" srcOrd="2" destOrd="0" presId="urn:microsoft.com/office/officeart/2005/8/layout/orgChart1"/>
    <dgm:cxn modelId="{84F5062D-12E6-417E-8117-CB598E2CF661}" type="presParOf" srcId="{F32D5A8E-0332-4BF2-8903-B01DDB06CC20}" destId="{9FB1D329-4CE9-4073-BB89-70F8DB6B945B}" srcOrd="2" destOrd="0" presId="urn:microsoft.com/office/officeart/2005/8/layout/orgChart1"/>
    <dgm:cxn modelId="{21FA3C98-A104-4FB9-B20A-50091C1453BA}" type="presParOf" srcId="{F32D5A8E-0332-4BF2-8903-B01DDB06CC20}" destId="{684E257F-6FB5-4CA0-A0F6-70C15E860C90}" srcOrd="3" destOrd="0" presId="urn:microsoft.com/office/officeart/2005/8/layout/orgChart1"/>
    <dgm:cxn modelId="{39D87C89-FBC7-4220-B636-FAD21F3DF638}" type="presParOf" srcId="{684E257F-6FB5-4CA0-A0F6-70C15E860C90}" destId="{7A451DB8-5B94-47DA-B221-EDA50D71633E}" srcOrd="0" destOrd="0" presId="urn:microsoft.com/office/officeart/2005/8/layout/orgChart1"/>
    <dgm:cxn modelId="{26DC2333-D7EE-4143-B65D-7F6BBC83CFCE}" type="presParOf" srcId="{7A451DB8-5B94-47DA-B221-EDA50D71633E}" destId="{B826E85B-D3AF-4FB2-BFF6-9DA41152700F}" srcOrd="0" destOrd="0" presId="urn:microsoft.com/office/officeart/2005/8/layout/orgChart1"/>
    <dgm:cxn modelId="{25F6C1AB-711B-4138-BB54-78F9E0313112}" type="presParOf" srcId="{7A451DB8-5B94-47DA-B221-EDA50D71633E}" destId="{ADC2D3F3-5EA2-4D10-BD47-022D6281A394}" srcOrd="1" destOrd="0" presId="urn:microsoft.com/office/officeart/2005/8/layout/orgChart1"/>
    <dgm:cxn modelId="{ACF569ED-F94D-43D8-B859-866CF8559041}" type="presParOf" srcId="{684E257F-6FB5-4CA0-A0F6-70C15E860C90}" destId="{0017EEAF-09D8-42F5-964C-EC30E76B0887}" srcOrd="1" destOrd="0" presId="urn:microsoft.com/office/officeart/2005/8/layout/orgChart1"/>
    <dgm:cxn modelId="{0FC41AB7-31E3-40EA-A315-4B21F67A138D}" type="presParOf" srcId="{684E257F-6FB5-4CA0-A0F6-70C15E860C90}" destId="{0A331481-6CE5-42B6-AD84-1D4A742818E1}" srcOrd="2" destOrd="0" presId="urn:microsoft.com/office/officeart/2005/8/layout/orgChart1"/>
    <dgm:cxn modelId="{A48CE5D2-3421-48FE-AE31-67008DCD2234}" type="presParOf" srcId="{DADABA9C-14C1-4D6D-981D-515A3A8D3597}" destId="{66064265-3863-464E-BD01-C175862D6C33}" srcOrd="2" destOrd="0" presId="urn:microsoft.com/office/officeart/2005/8/layout/orgChart1"/>
    <dgm:cxn modelId="{63190E55-893F-458D-8C5B-DAE7C126D1ED}" type="presParOf" srcId="{8DB47D6B-EC7B-4EAB-BB74-6C36329C8C8F}" destId="{866A7C7C-EACA-483F-9819-1ABDC92CA2ED}" srcOrd="8" destOrd="0" presId="urn:microsoft.com/office/officeart/2005/8/layout/orgChart1"/>
    <dgm:cxn modelId="{2D86F271-D3B9-4F79-B9D3-1BD015596F70}" type="presParOf" srcId="{8DB47D6B-EC7B-4EAB-BB74-6C36329C8C8F}" destId="{7815F214-5AC8-4F5B-889B-059AEC4F292A}" srcOrd="9" destOrd="0" presId="urn:microsoft.com/office/officeart/2005/8/layout/orgChart1"/>
    <dgm:cxn modelId="{5C928AF3-2CDD-4D24-AC16-C0C486ECBD00}" type="presParOf" srcId="{7815F214-5AC8-4F5B-889B-059AEC4F292A}" destId="{CE6772AC-F47C-4B12-B88C-2693C984869D}" srcOrd="0" destOrd="0" presId="urn:microsoft.com/office/officeart/2005/8/layout/orgChart1"/>
    <dgm:cxn modelId="{5137B85B-1912-4FDD-859D-13468EC06722}" type="presParOf" srcId="{CE6772AC-F47C-4B12-B88C-2693C984869D}" destId="{57037B52-E582-4FED-8037-0BC49F9D6AEB}" srcOrd="0" destOrd="0" presId="urn:microsoft.com/office/officeart/2005/8/layout/orgChart1"/>
    <dgm:cxn modelId="{256FB7C3-CB7B-4F93-A85A-14E08DF1D3E0}" type="presParOf" srcId="{CE6772AC-F47C-4B12-B88C-2693C984869D}" destId="{EEE6117C-5CC3-48FF-8642-5CE20743B40E}" srcOrd="1" destOrd="0" presId="urn:microsoft.com/office/officeart/2005/8/layout/orgChart1"/>
    <dgm:cxn modelId="{247F774D-6F00-4A13-ACF5-25DD3BEF81F6}" type="presParOf" srcId="{7815F214-5AC8-4F5B-889B-059AEC4F292A}" destId="{FCBDCEEA-AD28-45F8-B6EA-EA5CC7DD49E0}" srcOrd="1" destOrd="0" presId="urn:microsoft.com/office/officeart/2005/8/layout/orgChart1"/>
    <dgm:cxn modelId="{2B9E05F7-B3E9-4C24-B417-05AC995AF8DA}" type="presParOf" srcId="{7815F214-5AC8-4F5B-889B-059AEC4F292A}" destId="{FC93D961-D45E-42B5-8665-8005560016D1}" srcOrd="2" destOrd="0" presId="urn:microsoft.com/office/officeart/2005/8/layout/orgChart1"/>
    <dgm:cxn modelId="{E39EED6F-3697-4E70-B9F3-9FDCACCB762E}" type="presParOf" srcId="{688352EF-B6A9-4455-9E5F-4581EF3B34C2}" destId="{1A1FDF77-8DB3-4B67-AD6E-BF0E69784304}" srcOrd="2" destOrd="0" presId="urn:microsoft.com/office/officeart/2005/8/layout/orgChart1"/>
  </dgm:cxnLst>
  <dgm:bg/>
  <dgm:whole/>
  <dgm:extLst>
    <a:ext uri="http://schemas.microsoft.com/office/drawing/2008/diagram">
      <dsp:dataModelExt xmlns:dsp="http://schemas.microsoft.com/office/drawing/2008/diagram" relId="rId10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866A7C7C-EACA-483F-9819-1ABDC92CA2ED}">
      <dsp:nvSpPr>
        <dsp:cNvPr id="0" name=""/>
        <dsp:cNvSpPr/>
      </dsp:nvSpPr>
      <dsp:spPr>
        <a:xfrm>
          <a:off x="2816654" y="702459"/>
          <a:ext cx="2174881" cy="101038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51584"/>
              </a:lnTo>
              <a:lnTo>
                <a:pt x="2174881" y="51584"/>
              </a:lnTo>
              <a:lnTo>
                <a:pt x="2174881" y="101038"/>
              </a:lnTo>
            </a:path>
          </a:pathLst>
        </a:custGeom>
        <a:noFill/>
        <a:ln w="12700" cap="flat" cmpd="sng" algn="ctr">
          <a:solidFill>
            <a:schemeClr val="accent1">
              <a:shade val="6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9FB1D329-4CE9-4073-BB89-70F8DB6B945B}">
      <dsp:nvSpPr>
        <dsp:cNvPr id="0" name=""/>
        <dsp:cNvSpPr/>
      </dsp:nvSpPr>
      <dsp:spPr>
        <a:xfrm>
          <a:off x="3536419" y="1206723"/>
          <a:ext cx="97745" cy="799628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799628"/>
              </a:lnTo>
              <a:lnTo>
                <a:pt x="97745" y="799628"/>
              </a:lnTo>
            </a:path>
          </a:pathLst>
        </a:custGeom>
        <a:noFill/>
        <a:ln w="12700" cap="flat" cmpd="sng" algn="ctr">
          <a:solidFill>
            <a:schemeClr val="accent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D87FA374-471D-4CA5-8781-5D930FF6BE16}">
      <dsp:nvSpPr>
        <dsp:cNvPr id="0" name=""/>
        <dsp:cNvSpPr/>
      </dsp:nvSpPr>
      <dsp:spPr>
        <a:xfrm>
          <a:off x="3536419" y="1206723"/>
          <a:ext cx="97745" cy="300267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300267"/>
              </a:lnTo>
              <a:lnTo>
                <a:pt x="97745" y="300267"/>
              </a:lnTo>
            </a:path>
          </a:pathLst>
        </a:custGeom>
        <a:noFill/>
        <a:ln w="12700" cap="flat" cmpd="sng" algn="ctr">
          <a:solidFill>
            <a:schemeClr val="accent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3558429C-BDA3-4552-8B55-98C640CEBDF9}">
      <dsp:nvSpPr>
        <dsp:cNvPr id="0" name=""/>
        <dsp:cNvSpPr/>
      </dsp:nvSpPr>
      <dsp:spPr>
        <a:xfrm>
          <a:off x="2816654" y="702459"/>
          <a:ext cx="994361" cy="103810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54356"/>
              </a:lnTo>
              <a:lnTo>
                <a:pt x="994361" y="54356"/>
              </a:lnTo>
              <a:lnTo>
                <a:pt x="994361" y="103810"/>
              </a:lnTo>
            </a:path>
          </a:pathLst>
        </a:custGeom>
        <a:noFill/>
        <a:ln w="12700" cap="flat" cmpd="sng" algn="ctr">
          <a:solidFill>
            <a:schemeClr val="accent1">
              <a:shade val="6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DBC99B96-8120-4BD1-90DC-1F01C3EE26E9}">
      <dsp:nvSpPr>
        <dsp:cNvPr id="0" name=""/>
        <dsp:cNvSpPr/>
      </dsp:nvSpPr>
      <dsp:spPr>
        <a:xfrm>
          <a:off x="2502862" y="1202795"/>
          <a:ext cx="108728" cy="1797378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1797378"/>
              </a:lnTo>
              <a:lnTo>
                <a:pt x="108728" y="1797378"/>
              </a:lnTo>
            </a:path>
          </a:pathLst>
        </a:custGeom>
        <a:noFill/>
        <a:ln w="12700" cap="flat" cmpd="sng" algn="ctr">
          <a:solidFill>
            <a:schemeClr val="accent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39739068-BBFC-4D9E-BB8A-8BDDBA238CC7}">
      <dsp:nvSpPr>
        <dsp:cNvPr id="0" name=""/>
        <dsp:cNvSpPr/>
      </dsp:nvSpPr>
      <dsp:spPr>
        <a:xfrm>
          <a:off x="2502862" y="1202795"/>
          <a:ext cx="108728" cy="1298990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1298990"/>
              </a:lnTo>
              <a:lnTo>
                <a:pt x="108728" y="1298990"/>
              </a:lnTo>
            </a:path>
          </a:pathLst>
        </a:custGeom>
        <a:noFill/>
        <a:ln w="12700" cap="flat" cmpd="sng" algn="ctr">
          <a:solidFill>
            <a:schemeClr val="accent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096C0989-C4F4-44F5-A1C8-C48B18CCCE73}">
      <dsp:nvSpPr>
        <dsp:cNvPr id="0" name=""/>
        <dsp:cNvSpPr/>
      </dsp:nvSpPr>
      <dsp:spPr>
        <a:xfrm>
          <a:off x="2502862" y="1202795"/>
          <a:ext cx="108728" cy="799628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799628"/>
              </a:lnTo>
              <a:lnTo>
                <a:pt x="108728" y="799628"/>
              </a:lnTo>
            </a:path>
          </a:pathLst>
        </a:custGeom>
        <a:noFill/>
        <a:ln w="12700" cap="flat" cmpd="sng" algn="ctr">
          <a:solidFill>
            <a:schemeClr val="accent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CE6E52FC-5AEB-4DC8-96D2-85C36124E6D3}">
      <dsp:nvSpPr>
        <dsp:cNvPr id="0" name=""/>
        <dsp:cNvSpPr/>
      </dsp:nvSpPr>
      <dsp:spPr>
        <a:xfrm>
          <a:off x="2502862" y="1202795"/>
          <a:ext cx="108728" cy="300267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300267"/>
              </a:lnTo>
              <a:lnTo>
                <a:pt x="108728" y="300267"/>
              </a:lnTo>
            </a:path>
          </a:pathLst>
        </a:custGeom>
        <a:noFill/>
        <a:ln w="12700" cap="flat" cmpd="sng" algn="ctr">
          <a:solidFill>
            <a:schemeClr val="accent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DF93CE30-A9B1-4238-867E-63FA7351F13D}">
      <dsp:nvSpPr>
        <dsp:cNvPr id="0" name=""/>
        <dsp:cNvSpPr/>
      </dsp:nvSpPr>
      <dsp:spPr>
        <a:xfrm>
          <a:off x="2731738" y="702459"/>
          <a:ext cx="91440" cy="99882"/>
        </a:xfrm>
        <a:custGeom>
          <a:avLst/>
          <a:gdLst/>
          <a:ahLst/>
          <a:cxnLst/>
          <a:rect l="0" t="0" r="0" b="0"/>
          <a:pathLst>
            <a:path>
              <a:moveTo>
                <a:pt x="84915" y="0"/>
              </a:moveTo>
              <a:lnTo>
                <a:pt x="84915" y="50428"/>
              </a:lnTo>
              <a:lnTo>
                <a:pt x="45720" y="50428"/>
              </a:lnTo>
              <a:lnTo>
                <a:pt x="45720" y="99882"/>
              </a:lnTo>
            </a:path>
          </a:pathLst>
        </a:custGeom>
        <a:noFill/>
        <a:ln w="12700" cap="flat" cmpd="sng" algn="ctr">
          <a:solidFill>
            <a:schemeClr val="accent1">
              <a:shade val="6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2F963CA4-76C7-4C14-BE3E-517F5DFB5D22}">
      <dsp:nvSpPr>
        <dsp:cNvPr id="0" name=""/>
        <dsp:cNvSpPr/>
      </dsp:nvSpPr>
      <dsp:spPr>
        <a:xfrm>
          <a:off x="1559514" y="1203760"/>
          <a:ext cx="108936" cy="821414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821414"/>
              </a:lnTo>
              <a:lnTo>
                <a:pt x="108936" y="821414"/>
              </a:lnTo>
            </a:path>
          </a:pathLst>
        </a:custGeom>
        <a:noFill/>
        <a:ln w="12700" cap="flat" cmpd="sng" algn="ctr">
          <a:solidFill>
            <a:schemeClr val="accent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7CED4E7E-908F-46E6-A1E8-15CC83E5AF9A}">
      <dsp:nvSpPr>
        <dsp:cNvPr id="0" name=""/>
        <dsp:cNvSpPr/>
      </dsp:nvSpPr>
      <dsp:spPr>
        <a:xfrm>
          <a:off x="1559514" y="1203760"/>
          <a:ext cx="100948" cy="315263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315263"/>
              </a:lnTo>
              <a:lnTo>
                <a:pt x="100948" y="315263"/>
              </a:lnTo>
            </a:path>
          </a:pathLst>
        </a:custGeom>
        <a:noFill/>
        <a:ln w="12700" cap="flat" cmpd="sng" algn="ctr">
          <a:solidFill>
            <a:schemeClr val="accent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A6BC35E1-C1C6-4B4F-989F-7C4AE6F50B57}">
      <dsp:nvSpPr>
        <dsp:cNvPr id="0" name=""/>
        <dsp:cNvSpPr/>
      </dsp:nvSpPr>
      <dsp:spPr>
        <a:xfrm>
          <a:off x="1834110" y="702459"/>
          <a:ext cx="982544" cy="100847"/>
        </a:xfrm>
        <a:custGeom>
          <a:avLst/>
          <a:gdLst/>
          <a:ahLst/>
          <a:cxnLst/>
          <a:rect l="0" t="0" r="0" b="0"/>
          <a:pathLst>
            <a:path>
              <a:moveTo>
                <a:pt x="982544" y="0"/>
              </a:moveTo>
              <a:lnTo>
                <a:pt x="982544" y="51393"/>
              </a:lnTo>
              <a:lnTo>
                <a:pt x="0" y="51393"/>
              </a:lnTo>
              <a:lnTo>
                <a:pt x="0" y="100847"/>
              </a:lnTo>
            </a:path>
          </a:pathLst>
        </a:custGeom>
        <a:noFill/>
        <a:ln w="12700" cap="flat" cmpd="sng" algn="ctr">
          <a:solidFill>
            <a:schemeClr val="accent1">
              <a:shade val="6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E09FBD18-C651-4737-89FF-BC4E9DDEE9DC}">
      <dsp:nvSpPr>
        <dsp:cNvPr id="0" name=""/>
        <dsp:cNvSpPr/>
      </dsp:nvSpPr>
      <dsp:spPr>
        <a:xfrm>
          <a:off x="531086" y="1214360"/>
          <a:ext cx="216727" cy="1780460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1780460"/>
              </a:lnTo>
              <a:lnTo>
                <a:pt x="216727" y="1780460"/>
              </a:lnTo>
            </a:path>
          </a:pathLst>
        </a:custGeom>
        <a:noFill/>
        <a:ln w="12700" cap="flat" cmpd="sng" algn="ctr">
          <a:solidFill>
            <a:schemeClr val="accent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198A45D0-D336-4A7F-9723-3F6CCDCD3742}">
      <dsp:nvSpPr>
        <dsp:cNvPr id="0" name=""/>
        <dsp:cNvSpPr/>
      </dsp:nvSpPr>
      <dsp:spPr>
        <a:xfrm>
          <a:off x="531086" y="1214360"/>
          <a:ext cx="216727" cy="1281099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1281099"/>
              </a:lnTo>
              <a:lnTo>
                <a:pt x="216727" y="1281099"/>
              </a:lnTo>
            </a:path>
          </a:pathLst>
        </a:custGeom>
        <a:noFill/>
        <a:ln w="12700" cap="flat" cmpd="sng" algn="ctr">
          <a:solidFill>
            <a:schemeClr val="accent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A6FED72C-234E-47A8-B5C6-759A7E8D4F28}">
      <dsp:nvSpPr>
        <dsp:cNvPr id="0" name=""/>
        <dsp:cNvSpPr/>
      </dsp:nvSpPr>
      <dsp:spPr>
        <a:xfrm>
          <a:off x="531086" y="1214360"/>
          <a:ext cx="216727" cy="781738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781738"/>
              </a:lnTo>
              <a:lnTo>
                <a:pt x="216727" y="781738"/>
              </a:lnTo>
            </a:path>
          </a:pathLst>
        </a:custGeom>
        <a:noFill/>
        <a:ln w="12700" cap="flat" cmpd="sng" algn="ctr">
          <a:solidFill>
            <a:schemeClr val="accent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F01464DC-99CD-42A1-809D-48D92171F1E8}">
      <dsp:nvSpPr>
        <dsp:cNvPr id="0" name=""/>
        <dsp:cNvSpPr/>
      </dsp:nvSpPr>
      <dsp:spPr>
        <a:xfrm>
          <a:off x="531086" y="1214360"/>
          <a:ext cx="216727" cy="282376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282376"/>
              </a:lnTo>
              <a:lnTo>
                <a:pt x="216727" y="282376"/>
              </a:lnTo>
            </a:path>
          </a:pathLst>
        </a:custGeom>
        <a:noFill/>
        <a:ln w="12700" cap="flat" cmpd="sng" algn="ctr">
          <a:solidFill>
            <a:schemeClr val="accent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DC02F803-1634-4BCC-9D31-6DE631909B27}">
      <dsp:nvSpPr>
        <dsp:cNvPr id="0" name=""/>
        <dsp:cNvSpPr/>
      </dsp:nvSpPr>
      <dsp:spPr>
        <a:xfrm>
          <a:off x="805681" y="702459"/>
          <a:ext cx="2010972" cy="111447"/>
        </a:xfrm>
        <a:custGeom>
          <a:avLst/>
          <a:gdLst/>
          <a:ahLst/>
          <a:cxnLst/>
          <a:rect l="0" t="0" r="0" b="0"/>
          <a:pathLst>
            <a:path>
              <a:moveTo>
                <a:pt x="2010972" y="0"/>
              </a:moveTo>
              <a:lnTo>
                <a:pt x="2010972" y="61993"/>
              </a:lnTo>
              <a:lnTo>
                <a:pt x="0" y="61993"/>
              </a:lnTo>
              <a:lnTo>
                <a:pt x="0" y="111447"/>
              </a:lnTo>
            </a:path>
          </a:pathLst>
        </a:custGeom>
        <a:noFill/>
        <a:ln w="12700" cap="flat" cmpd="sng" algn="ctr">
          <a:solidFill>
            <a:schemeClr val="accent1">
              <a:shade val="6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68BFFC00-6FDB-4C61-85D4-B26D1D8CA131}">
      <dsp:nvSpPr>
        <dsp:cNvPr id="0" name=""/>
        <dsp:cNvSpPr/>
      </dsp:nvSpPr>
      <dsp:spPr>
        <a:xfrm>
          <a:off x="2317716" y="0"/>
          <a:ext cx="997874" cy="702459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Aplikasi presensi</a:t>
          </a:r>
        </a:p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5 Minggu </a:t>
          </a:r>
        </a:p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(25 Hari kerja)</a:t>
          </a:r>
          <a:endParaRPr lang="en-ID" sz="800" kern="1200"/>
        </a:p>
      </dsp:txBody>
      <dsp:txXfrm>
        <a:off x="2317716" y="0"/>
        <a:ext cx="997874" cy="702459"/>
      </dsp:txXfrm>
    </dsp:sp>
    <dsp:sp modelId="{08D40E40-3397-4D70-AA96-81DC76714E8B}">
      <dsp:nvSpPr>
        <dsp:cNvPr id="0" name=""/>
        <dsp:cNvSpPr/>
      </dsp:nvSpPr>
      <dsp:spPr>
        <a:xfrm>
          <a:off x="462437" y="813907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Planning dan Analisa project</a:t>
          </a:r>
        </a:p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2 Hari</a:t>
          </a:r>
        </a:p>
      </dsp:txBody>
      <dsp:txXfrm>
        <a:off x="462437" y="813907"/>
        <a:ext cx="686488" cy="400453"/>
      </dsp:txXfrm>
    </dsp:sp>
    <dsp:sp modelId="{909B46CB-2C82-4530-A8EB-C4A6EF29D4CD}">
      <dsp:nvSpPr>
        <dsp:cNvPr id="0" name=""/>
        <dsp:cNvSpPr/>
      </dsp:nvSpPr>
      <dsp:spPr>
        <a:xfrm>
          <a:off x="747813" y="1296510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Perumusan</a:t>
          </a:r>
          <a:r>
            <a:rPr lang="en-ID" sz="800" kern="1200" baseline="0">
              <a:latin typeface="Times New Roman" panose="02020603050405020304" pitchFamily="18" charset="0"/>
              <a:cs typeface="Times New Roman" panose="02020603050405020304" pitchFamily="18" charset="0"/>
            </a:rPr>
            <a:t> masalah</a:t>
          </a:r>
          <a:endParaRPr lang="en-ID" sz="800" kern="1200">
            <a:latin typeface="Times New Roman" panose="02020603050405020304" pitchFamily="18" charset="0"/>
            <a:cs typeface="Times New Roman" panose="02020603050405020304" pitchFamily="18" charset="0"/>
          </a:endParaRPr>
        </a:p>
      </dsp:txBody>
      <dsp:txXfrm>
        <a:off x="747813" y="1296510"/>
        <a:ext cx="686488" cy="400453"/>
      </dsp:txXfrm>
    </dsp:sp>
    <dsp:sp modelId="{6E368E49-72B6-4724-B758-8643673D3FEA}">
      <dsp:nvSpPr>
        <dsp:cNvPr id="0" name=""/>
        <dsp:cNvSpPr/>
      </dsp:nvSpPr>
      <dsp:spPr>
        <a:xfrm>
          <a:off x="747813" y="1795872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Memahami kerja sistem </a:t>
          </a:r>
        </a:p>
      </dsp:txBody>
      <dsp:txXfrm>
        <a:off x="747813" y="1795872"/>
        <a:ext cx="686488" cy="400453"/>
      </dsp:txXfrm>
    </dsp:sp>
    <dsp:sp modelId="{7A66F6C0-537C-422E-A134-535BD0E47966}">
      <dsp:nvSpPr>
        <dsp:cNvPr id="0" name=""/>
        <dsp:cNvSpPr/>
      </dsp:nvSpPr>
      <dsp:spPr>
        <a:xfrm>
          <a:off x="747813" y="2295233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Analisa hasil</a:t>
          </a:r>
        </a:p>
      </dsp:txBody>
      <dsp:txXfrm>
        <a:off x="747813" y="2295233"/>
        <a:ext cx="686488" cy="400453"/>
      </dsp:txXfrm>
    </dsp:sp>
    <dsp:sp modelId="{5EB80FF6-A297-4478-AE5F-3FDA96F3D401}">
      <dsp:nvSpPr>
        <dsp:cNvPr id="0" name=""/>
        <dsp:cNvSpPr/>
      </dsp:nvSpPr>
      <dsp:spPr>
        <a:xfrm>
          <a:off x="747813" y="2794594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Pengumpulan referensi</a:t>
          </a:r>
          <a:endParaRPr lang="en-ID" sz="800" kern="1200">
            <a:latin typeface="Times New Roman" panose="02020603050405020304" pitchFamily="18" charset="0"/>
            <a:cs typeface="Times New Roman" panose="02020603050405020304" pitchFamily="18" charset="0"/>
          </a:endParaRPr>
        </a:p>
      </dsp:txBody>
      <dsp:txXfrm>
        <a:off x="747813" y="2794594"/>
        <a:ext cx="686488" cy="400453"/>
      </dsp:txXfrm>
    </dsp:sp>
    <dsp:sp modelId="{7FC11B80-1560-4AAA-9DDE-ECDD0C320254}">
      <dsp:nvSpPr>
        <dsp:cNvPr id="0" name=""/>
        <dsp:cNvSpPr/>
      </dsp:nvSpPr>
      <dsp:spPr>
        <a:xfrm>
          <a:off x="1490865" y="803307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UI Desain </a:t>
          </a:r>
        </a:p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3 Hari</a:t>
          </a:r>
        </a:p>
      </dsp:txBody>
      <dsp:txXfrm>
        <a:off x="1490865" y="803307"/>
        <a:ext cx="686488" cy="400453"/>
      </dsp:txXfrm>
    </dsp:sp>
    <dsp:sp modelId="{4C2B872F-165F-41F9-841A-FCE5E6B4BDDB}">
      <dsp:nvSpPr>
        <dsp:cNvPr id="0" name=""/>
        <dsp:cNvSpPr/>
      </dsp:nvSpPr>
      <dsp:spPr>
        <a:xfrm>
          <a:off x="1660462" y="1318798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 baseline="0">
              <a:latin typeface="Times New Roman" panose="02020603050405020304" pitchFamily="18" charset="0"/>
              <a:cs typeface="Times New Roman" panose="02020603050405020304" pitchFamily="18" charset="0"/>
            </a:rPr>
            <a:t>Pembuatan wireframe aplikasi</a:t>
          </a:r>
          <a:endParaRPr lang="en-ID" sz="800" kern="1200">
            <a:latin typeface="Times New Roman" panose="02020603050405020304" pitchFamily="18" charset="0"/>
            <a:cs typeface="Times New Roman" panose="02020603050405020304" pitchFamily="18" charset="0"/>
          </a:endParaRPr>
        </a:p>
      </dsp:txBody>
      <dsp:txXfrm>
        <a:off x="1660462" y="1318798"/>
        <a:ext cx="686488" cy="400453"/>
      </dsp:txXfrm>
    </dsp:sp>
    <dsp:sp modelId="{A8CC9930-A123-463B-B616-37C3927A0608}">
      <dsp:nvSpPr>
        <dsp:cNvPr id="0" name=""/>
        <dsp:cNvSpPr/>
      </dsp:nvSpPr>
      <dsp:spPr>
        <a:xfrm>
          <a:off x="1668450" y="1824948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Implementasi di android studio</a:t>
          </a:r>
        </a:p>
      </dsp:txBody>
      <dsp:txXfrm>
        <a:off x="1668450" y="1824948"/>
        <a:ext cx="686488" cy="400453"/>
      </dsp:txXfrm>
    </dsp:sp>
    <dsp:sp modelId="{2A8BB491-5BA3-4280-8DB8-A0430B0235D0}">
      <dsp:nvSpPr>
        <dsp:cNvPr id="0" name=""/>
        <dsp:cNvSpPr/>
      </dsp:nvSpPr>
      <dsp:spPr>
        <a:xfrm>
          <a:off x="2434214" y="802342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Koding</a:t>
          </a:r>
        </a:p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14 Hari</a:t>
          </a:r>
        </a:p>
      </dsp:txBody>
      <dsp:txXfrm>
        <a:off x="2434214" y="802342"/>
        <a:ext cx="686488" cy="400453"/>
      </dsp:txXfrm>
    </dsp:sp>
    <dsp:sp modelId="{FABBF985-8A92-4B71-BBB6-C9AA439EDF10}">
      <dsp:nvSpPr>
        <dsp:cNvPr id="0" name=""/>
        <dsp:cNvSpPr/>
      </dsp:nvSpPr>
      <dsp:spPr>
        <a:xfrm>
          <a:off x="2611591" y="1302836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 baseline="0">
              <a:latin typeface="Times New Roman" panose="02020603050405020304" pitchFamily="18" charset="0"/>
              <a:cs typeface="Times New Roman" panose="02020603050405020304" pitchFamily="18" charset="0"/>
            </a:rPr>
            <a:t>Konfigurasi basis data</a:t>
          </a:r>
          <a:endParaRPr lang="en-ID" sz="800" kern="1200">
            <a:latin typeface="Times New Roman" panose="02020603050405020304" pitchFamily="18" charset="0"/>
            <a:cs typeface="Times New Roman" panose="02020603050405020304" pitchFamily="18" charset="0"/>
          </a:endParaRPr>
        </a:p>
      </dsp:txBody>
      <dsp:txXfrm>
        <a:off x="2611591" y="1302836"/>
        <a:ext cx="686488" cy="400453"/>
      </dsp:txXfrm>
    </dsp:sp>
    <dsp:sp modelId="{A9F6C046-2394-4565-A4C8-B5799EB31E55}">
      <dsp:nvSpPr>
        <dsp:cNvPr id="0" name=""/>
        <dsp:cNvSpPr/>
      </dsp:nvSpPr>
      <dsp:spPr>
        <a:xfrm>
          <a:off x="2611591" y="1802197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Membuat</a:t>
          </a:r>
          <a:r>
            <a:rPr lang="en-ID" sz="800" kern="1200" baseline="0">
              <a:latin typeface="Times New Roman" panose="02020603050405020304" pitchFamily="18" charset="0"/>
              <a:cs typeface="Times New Roman" panose="02020603050405020304" pitchFamily="18" charset="0"/>
            </a:rPr>
            <a:t> fungsi login dan </a:t>
          </a:r>
          <a:r>
            <a:rPr lang="en-US" sz="800" kern="1200" baseline="0">
              <a:latin typeface="Times New Roman" panose="02020603050405020304" pitchFamily="18" charset="0"/>
              <a:cs typeface="Times New Roman" panose="02020603050405020304" pitchFamily="18" charset="0"/>
            </a:rPr>
            <a:t>sign up </a:t>
          </a:r>
          <a:endParaRPr lang="en-ID" sz="800" kern="1200">
            <a:latin typeface="Times New Roman" panose="02020603050405020304" pitchFamily="18" charset="0"/>
            <a:cs typeface="Times New Roman" panose="02020603050405020304" pitchFamily="18" charset="0"/>
          </a:endParaRPr>
        </a:p>
      </dsp:txBody>
      <dsp:txXfrm>
        <a:off x="2611591" y="1802197"/>
        <a:ext cx="686488" cy="400453"/>
      </dsp:txXfrm>
    </dsp:sp>
    <dsp:sp modelId="{DD7399C2-3DC6-4907-AE98-E7CE551386E0}">
      <dsp:nvSpPr>
        <dsp:cNvPr id="0" name=""/>
        <dsp:cNvSpPr/>
      </dsp:nvSpPr>
      <dsp:spPr>
        <a:xfrm>
          <a:off x="2611591" y="2301558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Manajemen user profile</a:t>
          </a:r>
        </a:p>
      </dsp:txBody>
      <dsp:txXfrm>
        <a:off x="2611591" y="2301558"/>
        <a:ext cx="686488" cy="400453"/>
      </dsp:txXfrm>
    </dsp:sp>
    <dsp:sp modelId="{B1F52368-BDBC-4866-814B-2FE1F90FA82B}">
      <dsp:nvSpPr>
        <dsp:cNvPr id="0" name=""/>
        <dsp:cNvSpPr/>
      </dsp:nvSpPr>
      <dsp:spPr>
        <a:xfrm>
          <a:off x="2611591" y="2799946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Fungsi presensi</a:t>
          </a:r>
        </a:p>
      </dsp:txBody>
      <dsp:txXfrm>
        <a:off x="2611591" y="2799946"/>
        <a:ext cx="686488" cy="400453"/>
      </dsp:txXfrm>
    </dsp:sp>
    <dsp:sp modelId="{63CF1C28-6EAB-498F-8819-18B91C47C1A2}">
      <dsp:nvSpPr>
        <dsp:cNvPr id="0" name=""/>
        <dsp:cNvSpPr/>
      </dsp:nvSpPr>
      <dsp:spPr>
        <a:xfrm>
          <a:off x="3467771" y="806270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Testing</a:t>
          </a:r>
        </a:p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3 Hari</a:t>
          </a:r>
        </a:p>
      </dsp:txBody>
      <dsp:txXfrm>
        <a:off x="3467771" y="806270"/>
        <a:ext cx="686488" cy="400453"/>
      </dsp:txXfrm>
    </dsp:sp>
    <dsp:sp modelId="{032FB7D7-C085-4D2E-80AC-D6AF089F57D6}">
      <dsp:nvSpPr>
        <dsp:cNvPr id="0" name=""/>
        <dsp:cNvSpPr/>
      </dsp:nvSpPr>
      <dsp:spPr>
        <a:xfrm>
          <a:off x="3634165" y="1306764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 baseline="0">
              <a:latin typeface="Times New Roman" panose="02020603050405020304" pitchFamily="18" charset="0"/>
              <a:cs typeface="Times New Roman" panose="02020603050405020304" pitchFamily="18" charset="0"/>
            </a:rPr>
            <a:t>Debugging </a:t>
          </a:r>
          <a:endParaRPr lang="en-ID" sz="800" kern="1200">
            <a:latin typeface="Times New Roman" panose="02020603050405020304" pitchFamily="18" charset="0"/>
            <a:cs typeface="Times New Roman" panose="02020603050405020304" pitchFamily="18" charset="0"/>
          </a:endParaRPr>
        </a:p>
      </dsp:txBody>
      <dsp:txXfrm>
        <a:off x="3634165" y="1306764"/>
        <a:ext cx="686488" cy="400453"/>
      </dsp:txXfrm>
    </dsp:sp>
    <dsp:sp modelId="{B826E85B-D3AF-4FB2-BFF6-9DA41152700F}">
      <dsp:nvSpPr>
        <dsp:cNvPr id="0" name=""/>
        <dsp:cNvSpPr/>
      </dsp:nvSpPr>
      <dsp:spPr>
        <a:xfrm>
          <a:off x="3634165" y="1806125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 baseline="0">
              <a:latin typeface="Times New Roman" panose="02020603050405020304" pitchFamily="18" charset="0"/>
              <a:cs typeface="Times New Roman" panose="02020603050405020304" pitchFamily="18" charset="0"/>
            </a:rPr>
            <a:t>Implementasi</a:t>
          </a:r>
          <a:endParaRPr lang="en-ID" sz="800" kern="1200">
            <a:latin typeface="Times New Roman" panose="02020603050405020304" pitchFamily="18" charset="0"/>
            <a:cs typeface="Times New Roman" panose="02020603050405020304" pitchFamily="18" charset="0"/>
          </a:endParaRPr>
        </a:p>
      </dsp:txBody>
      <dsp:txXfrm>
        <a:off x="3634165" y="1806125"/>
        <a:ext cx="686488" cy="400453"/>
      </dsp:txXfrm>
    </dsp:sp>
    <dsp:sp modelId="{57037B52-E582-4FED-8037-0BC49F9D6AEB}">
      <dsp:nvSpPr>
        <dsp:cNvPr id="0" name=""/>
        <dsp:cNvSpPr/>
      </dsp:nvSpPr>
      <dsp:spPr>
        <a:xfrm>
          <a:off x="4648291" y="803498"/>
          <a:ext cx="686488" cy="400453"/>
        </a:xfrm>
        <a:prstGeom prst="rect">
          <a:avLst/>
        </a:prstGeom>
        <a:solidFill>
          <a:schemeClr val="accent1">
            <a:hueOff val="0"/>
            <a:satOff val="0"/>
            <a:lumOff val="0"/>
            <a:alphaOff val="0"/>
          </a:schemeClr>
        </a:solidFill>
        <a:ln w="127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080" tIns="5080" rIns="5080" bIns="5080" numCol="1" spcCol="1270" anchor="ctr" anchorCtr="0">
          <a:noAutofit/>
        </a:bodyPr>
        <a:lstStyle/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US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Pemeliharaan </a:t>
          </a:r>
          <a:endParaRPr lang="en-ID" sz="800" kern="1200">
            <a:latin typeface="Times New Roman" panose="02020603050405020304" pitchFamily="18" charset="0"/>
            <a:cs typeface="Times New Roman" panose="02020603050405020304" pitchFamily="18" charset="0"/>
          </a:endParaRPr>
        </a:p>
        <a:p>
          <a:pPr marL="0" lvl="0" indent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  <a:buNone/>
          </a:pPr>
          <a:r>
            <a:rPr lang="en-ID" sz="800" kern="1200">
              <a:latin typeface="Times New Roman" panose="02020603050405020304" pitchFamily="18" charset="0"/>
              <a:cs typeface="Times New Roman" panose="02020603050405020304" pitchFamily="18" charset="0"/>
            </a:rPr>
            <a:t>3 Hari</a:t>
          </a:r>
        </a:p>
      </dsp:txBody>
      <dsp:txXfrm>
        <a:off x="4648291" y="803498"/>
        <a:ext cx="686488" cy="400453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orgChart1">
  <dgm:title val=""/>
  <dgm:desc val=""/>
  <dgm:catLst>
    <dgm:cat type="hierarchy" pri="1000"/>
    <dgm:cat type="convert" pri="6000"/>
  </dgm:catLst>
  <dgm:sampData>
    <dgm:dataModel>
      <dgm:ptLst>
        <dgm:pt modelId="0" type="doc"/>
        <dgm:pt modelId="1">
          <dgm:prSet phldr="1"/>
        </dgm:pt>
        <dgm:pt modelId="2" type="asst">
          <dgm:prSet phldr="1"/>
        </dgm:pt>
        <dgm:pt modelId="3">
          <dgm:prSet phldr="1"/>
        </dgm:pt>
        <dgm:pt modelId="4">
          <dgm:prSet phldr="1"/>
        </dgm:pt>
        <dgm:pt modelId="5">
          <dgm:prSet phldr="1"/>
        </dgm:pt>
      </dgm:ptLst>
      <dgm:cxnLst>
        <dgm:cxn modelId="5" srcId="0" destId="1" srcOrd="0" destOrd="0"/>
        <dgm:cxn modelId="6" srcId="1" destId="2" srcOrd="0" destOrd="0"/>
        <dgm:cxn modelId="7" srcId="1" destId="3" srcOrd="1" destOrd="0"/>
        <dgm:cxn modelId="8" srcId="1" destId="4" srcOrd="2" destOrd="0"/>
        <dgm:cxn modelId="9" srcId="1" destId="5" srcOrd="3" destOrd="0"/>
      </dgm:cxnLst>
      <dgm:bg/>
      <dgm:whole/>
    </dgm:dataModel>
  </dgm:sampData>
  <dgm:styleData>
    <dgm:dataModel>
      <dgm:ptLst>
        <dgm:pt modelId="0" type="doc"/>
        <dgm:pt modelId="1"/>
        <dgm:pt modelId="12"/>
        <dgm:pt modelId="13"/>
      </dgm:ptLst>
      <dgm:cxnLst>
        <dgm:cxn modelId="2" srcId="0" destId="1" srcOrd="0" destOrd="0"/>
        <dgm:cxn modelId="16" srcId="1" destId="12" srcOrd="1" destOrd="0"/>
        <dgm:cxn modelId="17" srcId="1" destId="13" srcOrd="2" destOrd="0"/>
      </dgm:cxnLst>
      <dgm:bg/>
      <dgm:whole/>
    </dgm:dataModel>
  </dgm:styleData>
  <dgm:clrData>
    <dgm:dataModel>
      <dgm:ptLst>
        <dgm:pt modelId="0" type="doc"/>
        <dgm:pt modelId="1"/>
        <dgm:pt modelId="11" type="asst"/>
        <dgm:pt modelId="12"/>
        <dgm:pt modelId="13"/>
        <dgm:pt modelId="14"/>
      </dgm:ptLst>
      <dgm:cxnLst>
        <dgm:cxn modelId="2" srcId="0" destId="1" srcOrd="0" destOrd="0"/>
        <dgm:cxn modelId="15" srcId="1" destId="11" srcOrd="0" destOrd="0"/>
        <dgm:cxn modelId="16" srcId="1" destId="12" srcOrd="1" destOrd="0"/>
        <dgm:cxn modelId="17" srcId="1" destId="13" srcOrd="2" destOrd="0"/>
        <dgm:cxn modelId="18" srcId="1" destId="14" srcOrd="2" destOrd="0"/>
      </dgm:cxnLst>
      <dgm:bg/>
      <dgm:whole/>
    </dgm:dataModel>
  </dgm:clrData>
  <dgm:layoutNode name="hierChild1">
    <dgm:varLst>
      <dgm:orgChart val="1"/>
      <dgm:chPref val="1"/>
      <dgm:dir/>
      <dgm:animOne val="branch"/>
      <dgm:animLvl val="lvl"/>
      <dgm:resizeHandles/>
    </dgm:varLst>
    <dgm:choose name="Name0">
      <dgm:if name="Name1" func="var" arg="dir" op="equ" val="norm">
        <dgm:alg type="hierChild">
          <dgm:param type="linDir" val="fromL"/>
        </dgm:alg>
      </dgm:if>
      <dgm:else name="Name2">
        <dgm:alg type="hierChild">
          <dgm:param type="linDir" val="fromR"/>
        </dgm:alg>
      </dgm:else>
    </dgm:choose>
    <dgm:shape xmlns:r="http://schemas.openxmlformats.org/officeDocument/2006/relationships" r:blip="">
      <dgm:adjLst/>
    </dgm:shape>
    <dgm:presOf/>
    <dgm:constrLst>
      <dgm:constr type="w" for="des" forName="rootComposite1" refType="w" fact="10"/>
      <dgm:constr type="h" for="des" forName="rootComposite1" refType="w" refFor="des" refForName="rootComposite1" fact="0.5"/>
      <dgm:constr type="w" for="des" forName="rootComposite" refType="w" fact="10"/>
      <dgm:constr type="h" for="des" forName="rootComposite" refType="w" refFor="des" refForName="rootComposite1" fact="0.5"/>
      <dgm:constr type="w" for="des" forName="rootComposite3" refType="w" fact="10"/>
      <dgm:constr type="h" for="des" forName="rootComposite3" refType="w" refFor="des" refForName="rootComposite1" fact="0.5"/>
      <dgm:constr type="primFontSz" for="des" ptType="node" op="equ"/>
      <dgm:constr type="sp" for="des" op="equ"/>
      <dgm:constr type="sp" for="des" forName="hierRoot1" refType="w" refFor="des" refForName="rootComposite1" fact="0.21"/>
      <dgm:constr type="sp" for="des" forName="hierRoot2" refType="sp" refFor="des" refForName="hierRoot1"/>
      <dgm:constr type="sp" for="des" forName="hierRoot3" refType="sp" refFor="des" refForName="hierRoot1"/>
      <dgm:constr type="sibSp" refType="w" refFor="des" refForName="rootComposite1" fact="0.21"/>
      <dgm:constr type="sibSp" for="des" forName="hierChild2" refType="sibSp"/>
      <dgm:constr type="sibSp" for="des" forName="hierChild3" refType="sibSp"/>
      <dgm:constr type="sibSp" for="des" forName="hierChild4" refType="sibSp"/>
      <dgm:constr type="sibSp" for="des" forName="hierChild5" refType="sibSp"/>
      <dgm:constr type="sibSp" for="des" forName="hierChild6" refType="sibSp"/>
      <dgm:constr type="sibSp" for="des" forName="hierChild7" refType="sibSp"/>
      <dgm:constr type="secSibSp" refType="w" refFor="des" refForName="rootComposite1" fact="0.21"/>
      <dgm:constr type="secSibSp" for="des" forName="hierChild2" refType="secSibSp"/>
      <dgm:constr type="secSibSp" for="des" forName="hierChild3" refType="secSibSp"/>
      <dgm:constr type="secSibSp" for="des" forName="hierChild4" refType="secSibSp"/>
      <dgm:constr type="secSibSp" for="des" forName="hierChild5" refType="secSibSp"/>
      <dgm:constr type="secSibSp" for="des" forName="hierChild6" refType="secSibSp"/>
      <dgm:constr type="secSibSp" for="des" forName="hierChild7" refType="secSibSp"/>
    </dgm:constrLst>
    <dgm:ruleLst/>
    <dgm:forEach name="Name3" axis="ch">
      <dgm:forEach name="Name4" axis="self" ptType="node">
        <dgm:layoutNode name="hierRoot1">
          <dgm:varLst>
            <dgm:hierBranch val="init"/>
          </dgm:varLst>
          <dgm:choose name="Name5">
            <dgm:if name="Name6" func="var" arg="hierBranch" op="equ" val="l">
              <dgm:choose name="Name7">
                <dgm:if name="Name8" axis="ch" ptType="asst" func="cnt" op="gte" val="1">
                  <dgm:alg type="hierRoot">
                    <dgm:param type="hierAlign" val="tR"/>
                  </dgm:alg>
                  <dgm:constrLst>
                    <dgm:constr type="alignOff" val="0.65"/>
                  </dgm:constrLst>
                </dgm:if>
                <dgm:else name="Name9">
                  <dgm:alg type="hierRoot">
                    <dgm:param type="hierAlign" val="tR"/>
                  </dgm:alg>
                  <dgm:constrLst>
                    <dgm:constr type="alignOff" val="0.25"/>
                  </dgm:constrLst>
                </dgm:else>
              </dgm:choose>
            </dgm:if>
            <dgm:if name="Name10" func="var" arg="hierBranch" op="equ" val="r">
              <dgm:choose name="Name11">
                <dgm:if name="Name12" axis="ch" ptType="asst" func="cnt" op="gte" val="1">
                  <dgm:alg type="hierRoot">
                    <dgm:param type="hierAlign" val="tL"/>
                  </dgm:alg>
                  <dgm:constrLst>
                    <dgm:constr type="alignOff" val="0.65"/>
                  </dgm:constrLst>
                </dgm:if>
                <dgm:else name="Name13">
                  <dgm:alg type="hierRoot">
                    <dgm:param type="hierAlign" val="tL"/>
                  </dgm:alg>
                  <dgm:constrLst>
                    <dgm:constr type="alignOff" val="0.25"/>
                  </dgm:constrLst>
                </dgm:else>
              </dgm:choose>
            </dgm:if>
            <dgm:if name="Name14" func="var" arg="hierBranch" op="equ" val="hang">
              <dgm:alg type="hierRoot"/>
              <dgm:constrLst>
                <dgm:constr type="alignOff" val="0.65"/>
              </dgm:constrLst>
            </dgm:if>
            <dgm:else name="Name15">
              <dgm:alg type="hierRoot"/>
              <dgm:constrLst>
                <dgm:constr type="alignOff"/>
                <dgm:constr type="bendDist" for="des" ptType="parTrans" refType="sp" fact="0.5"/>
              </dgm:constrLst>
            </dgm:else>
          </dgm:choose>
          <dgm:shape xmlns:r="http://schemas.openxmlformats.org/officeDocument/2006/relationships" r:blip="">
            <dgm:adjLst/>
          </dgm:shape>
          <dgm:presOf/>
          <dgm:ruleLst/>
          <dgm:layoutNode name="rootComposite1">
            <dgm:alg type="composite"/>
            <dgm:shape xmlns:r="http://schemas.openxmlformats.org/officeDocument/2006/relationships" r:blip="">
              <dgm:adjLst/>
            </dgm:shape>
            <dgm:presOf axis="self" ptType="node" cnt="1"/>
            <dgm:choose name="Name16">
              <dgm:if name="Name17" func="var" arg="hierBranch" op="equ" val="init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l" for="ch" forName="rootConnector1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if name="Name18" func="var" arg="hierBranch" op="equ" val="l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r" for="ch" forName="rootConnector1" refType="w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if name="Name19" func="var" arg="hierBranch" op="equ" val="r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l" for="ch" forName="rootConnector1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else name="Name20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r" for="ch" forName="rootConnector1" refType="w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else>
            </dgm:choose>
            <dgm:ruleLst/>
            <dgm:layoutNode name="rootText1" styleLbl="node0">
              <dgm:varLst>
                <dgm:chPref val="3"/>
              </dgm:varLst>
              <dgm:alg type="tx"/>
              <dgm:shape xmlns:r="http://schemas.openxmlformats.org/officeDocument/2006/relationships" type="rect" r:blip="">
                <dgm:adjLst/>
              </dgm:shape>
              <dgm:presOf axis="self" ptType="node" cnt="1"/>
              <dgm:constrLst>
                <dgm:constr type="primFontSz" val="65"/>
                <dgm:constr type="lMarg" refType="primFontSz" fact="0.05"/>
                <dgm:constr type="rMarg" refType="primFontSz" fact="0.05"/>
                <dgm:constr type="tMarg" refType="primFontSz" fact="0.05"/>
                <dgm:constr type="bMarg" refType="primFontSz" fact="0.05"/>
              </dgm:constrLst>
              <dgm:ruleLst>
                <dgm:rule type="primFontSz" val="5" fact="NaN" max="NaN"/>
              </dgm:ruleLst>
            </dgm:layoutNode>
            <dgm:layoutNode name="rootConnector1" moveWith="rootText1">
              <dgm:alg type="sp"/>
              <dgm:shape xmlns:r="http://schemas.openxmlformats.org/officeDocument/2006/relationships" type="rect" r:blip="" hideGeom="1">
                <dgm:adjLst/>
              </dgm:shape>
              <dgm:presOf axis="self" ptType="node" cnt="1"/>
              <dgm:constrLst/>
              <dgm:ruleLst/>
            </dgm:layoutNode>
          </dgm:layoutNode>
          <dgm:layoutNode name="hierChild2">
            <dgm:choose name="Name21">
              <dgm:if name="Name22" func="var" arg="hierBranch" op="equ" val="l">
                <dgm:alg type="hierChild">
                  <dgm:param type="chAlign" val="r"/>
                  <dgm:param type="linDir" val="fromT"/>
                </dgm:alg>
              </dgm:if>
              <dgm:if name="Name23" func="var" arg="hierBranch" op="equ" val="r">
                <dgm:alg type="hierChild">
                  <dgm:param type="chAlign" val="l"/>
                  <dgm:param type="linDir" val="fromT"/>
                </dgm:alg>
              </dgm:if>
              <dgm:if name="Name24" func="var" arg="hierBranch" op="equ" val="hang">
                <dgm:choose name="Name25">
                  <dgm:if name="Name26" func="var" arg="dir" op="equ" val="norm">
                    <dgm:alg type="hierChild">
                      <dgm:param type="chAlign" val="l"/>
                      <dgm:param type="linDir" val="fromL"/>
                      <dgm:param type="secChAlign" val="t"/>
                      <dgm:param type="secLinDir" val="fromT"/>
                    </dgm:alg>
                  </dgm:if>
                  <dgm:else name="Name27">
                    <dgm:alg type="hierChild">
                      <dgm:param type="chAlign" val="l"/>
                      <dgm:param type="linDir" val="fromR"/>
                      <dgm:param type="secChAlign" val="t"/>
                      <dgm:param type="secLinDir" val="fromT"/>
                    </dgm:alg>
                  </dgm:else>
                </dgm:choose>
              </dgm:if>
              <dgm:else name="Name28">
                <dgm:choose name="Name29">
                  <dgm:if name="Name30" func="var" arg="dir" op="equ" val="norm">
                    <dgm:alg type="hierChild"/>
                  </dgm:if>
                  <dgm:else name="Name31">
                    <dgm:alg type="hierChild">
                      <dgm:param type="linDir" val="fromR"/>
                    </dgm:alg>
                  </dgm:else>
                </dgm:choose>
              </dgm:else>
            </dgm:choose>
            <dgm:shape xmlns:r="http://schemas.openxmlformats.org/officeDocument/2006/relationships" r:blip="">
              <dgm:adjLst/>
            </dgm:shape>
            <dgm:presOf/>
            <dgm:constrLst/>
            <dgm:ruleLst/>
            <dgm:forEach name="rep2a" axis="ch" ptType="nonAsst">
              <dgm:forEach name="Name32" axis="precedSib" ptType="parTrans" st="-1" cnt="1">
                <dgm:choose name="Name33">
                  <dgm:if name="Name34" func="var" arg="hierBranch" op="equ" val="std">
                    <dgm:layoutNode name="Name35">
                      <dgm:alg type="conn">
                        <dgm:param type="connRout" val="bend"/>
                        <dgm:param type="dim" val="1D"/>
                        <dgm:param type="endSty" val="noArr"/>
                        <dgm:param type="begPts" val="bCtr"/>
                        <dgm:param type="endPts" val="tCtr"/>
                        <dgm:param type="bendPt" val="end"/>
                      </dgm:alg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if name="Name36" func="var" arg="hierBranch" op="equ" val="init">
                    <dgm:layoutNode name="Name37">
                      <dgm:choose name="Name38">
                        <dgm:if name="Name39" axis="self" func="depth" op="lte" val="2">
                          <dgm:alg type="conn">
                            <dgm:param type="connRout" val="bend"/>
                            <dgm:param type="dim" val="1D"/>
                            <dgm:param type="endSty" val="noArr"/>
                            <dgm:param type="begPts" val="bCtr"/>
                            <dgm:param type="endPts" val="tCtr"/>
                            <dgm:param type="bendPt" val="end"/>
                          </dgm:alg>
                        </dgm:if>
                        <dgm:else name="Name40">
                          <dgm:choose name="Name41">
                            <dgm:if name="Name42" axis="par des" func="maxDepth" op="lte" val="1">
                              <dgm:choose name="Name43">
                                <dgm:if name="Name44" axis="par ch" ptType="node asst" func="cnt" op="gte" val="1">
                                  <dgm:alg type="conn">
                                    <dgm:param type="connRout" val="bend"/>
                                    <dgm:param type="dim" val="1D"/>
                                    <dgm:param type="endSty" val="noArr"/>
                                    <dgm:param type="begPts" val="bCtr"/>
                                    <dgm:param type="endPts" val="midL midR"/>
                                  </dgm:alg>
                                </dgm:if>
                                <dgm:else name="Name45">
                                  <dgm:alg type="conn">
                                    <dgm:param type="connRout" val="bend"/>
                                    <dgm:param type="dim" val="1D"/>
                                    <dgm:param type="endSty" val="noArr"/>
                                    <dgm:param type="begPts" val="bCtr"/>
                                    <dgm:param type="endPts" val="midL midR"/>
                                    <dgm:param type="srcNode" val="rootConnector"/>
                                  </dgm:alg>
                                </dgm:else>
                              </dgm:choose>
                            </dgm:if>
                            <dgm:else name="Name46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tCtr"/>
                                <dgm:param type="bendPt" val="end"/>
                              </dgm:alg>
                            </dgm:else>
                          </dgm:choose>
                        </dgm:else>
                      </dgm:choose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if name="Name47" func="var" arg="hierBranch" op="equ" val="hang">
                    <dgm:layoutNode name="Name48">
                      <dgm:alg type="conn">
                        <dgm:param type="connRout" val="bend"/>
                        <dgm:param type="dim" val="1D"/>
                        <dgm:param type="endSty" val="noArr"/>
                        <dgm:param type="begPts" val="bCtr"/>
                        <dgm:param type="endPts" val="midL midR"/>
                      </dgm:alg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else name="Name49">
                    <dgm:layoutNode name="Name50">
                      <dgm:choose name="Name51">
                        <dgm:if name="Name52" axis="self" func="depth" op="lte" val="2">
                          <dgm:choose name="Name53">
                            <dgm:if name="Name54" axis="par ch" ptType="node asst" func="cnt" op="gte" val="1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</dgm:alg>
                            </dgm:if>
                            <dgm:else name="Name55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  <dgm:param type="srcNode" val="rootConnector1"/>
                              </dgm:alg>
                            </dgm:else>
                          </dgm:choose>
                        </dgm:if>
                        <dgm:else name="Name56">
                          <dgm:choose name="Name57">
                            <dgm:if name="Name58" axis="par ch" ptType="node asst" func="cnt" op="gte" val="1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</dgm:alg>
                            </dgm:if>
                            <dgm:else name="Name59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  <dgm:param type="srcNode" val="rootConnector"/>
                              </dgm:alg>
                            </dgm:else>
                          </dgm:choose>
                        </dgm:else>
                      </dgm:choose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else>
                </dgm:choose>
              </dgm:forEach>
              <dgm:layoutNode name="hierRoot2">
                <dgm:varLst>
                  <dgm:hierBranch val="init"/>
                </dgm:varLst>
                <dgm:choose name="Name60">
                  <dgm:if name="Name61" func="var" arg="hierBranch" op="equ" val="l">
                    <dgm:choose name="Name62">
                      <dgm:if name="Name63" axis="ch" ptType="asst" func="cnt" op="gte" val="1">
                        <dgm:alg type="hierRoot">
                          <dgm:param type="hierAlign" val="tR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64">
                        <dgm:alg type="hierRoot">
                          <dgm:param type="hierAlign" val="tR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25"/>
                        </dgm:constrLst>
                      </dgm:else>
                    </dgm:choose>
                  </dgm:if>
                  <dgm:if name="Name65" func="var" arg="hierBranch" op="equ" val="r">
                    <dgm:choose name="Name66">
                      <dgm:if name="Name67" axis="ch" ptType="asst" func="cnt" op="gte" val="1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68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25"/>
                        </dgm:constrLst>
                      </dgm:else>
                    </dgm:choose>
                  </dgm:if>
                  <dgm:if name="Name69" func="var" arg="hierBranch" op="equ" val="std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/>
                      <dgm:constr type="bendDist" for="des" ptType="parTrans" refType="sp" fact="0.5"/>
                    </dgm:constrLst>
                  </dgm:if>
                  <dgm:if name="Name70" func="var" arg="hierBranch" op="equ" val="init">
                    <dgm:choose name="Name71">
                      <dgm:if name="Name72" axis="des" func="maxDepth" op="lte" val="1">
                        <dgm:choose name="Name73">
                          <dgm:if name="Name74" axis="ch" ptType="asst" func="cnt" op="gte" val="1">
                            <dgm:alg type="hierRoot">
                              <dgm:param type="hierAlign" val="tL"/>
                            </dgm:alg>
                            <dgm:shape xmlns:r="http://schemas.openxmlformats.org/officeDocument/2006/relationships" r:blip="">
                              <dgm:adjLst/>
                            </dgm:shape>
                            <dgm:presOf/>
                            <dgm:constrLst>
                              <dgm:constr type="alignOff" val="0.65"/>
                            </dgm:constrLst>
                          </dgm:if>
                          <dgm:else name="Name75">
                            <dgm:alg type="hierRoot">
                              <dgm:param type="hierAlign" val="tL"/>
                            </dgm:alg>
                            <dgm:shape xmlns:r="http://schemas.openxmlformats.org/officeDocument/2006/relationships" r:blip="">
                              <dgm:adjLst/>
                            </dgm:shape>
                            <dgm:presOf/>
                            <dgm:constrLst>
                              <dgm:constr type="alignOff" val="0.25"/>
                            </dgm:constrLst>
                          </dgm:else>
                        </dgm:choose>
                      </dgm:if>
                      <dgm:else name="Name76">
                        <dgm:alg type="hierRoot"/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/>
                          <dgm:constr type="bendDist" for="des" ptType="parTrans" refType="sp" fact="0.5"/>
                        </dgm:constrLst>
                      </dgm:else>
                    </dgm:choose>
                  </dgm:if>
                  <dgm:else name="Name77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else>
                </dgm:choose>
                <dgm:ruleLst/>
                <dgm:layoutNode name="rootComposite">
                  <dgm:alg type="composite"/>
                  <dgm:shape xmlns:r="http://schemas.openxmlformats.org/officeDocument/2006/relationships" r:blip="">
                    <dgm:adjLst/>
                  </dgm:shape>
                  <dgm:presOf axis="self" ptType="node" cnt="1"/>
                  <dgm:choose name="Name78">
                    <dgm:if name="Name79" func="var" arg="hierBranch" op="equ" val="init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l" for="ch" forName="rootConnector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if name="Name80" func="var" arg="hierBranch" op="equ" val="l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r" for="ch" forName="rootConnector" refType="w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if name="Name81" func="var" arg="hierBranch" op="equ" val="r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l" for="ch" forName="rootConnector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else name="Name82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r" for="ch" forName="rootConnector" refType="w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else>
                  </dgm:choose>
                  <dgm:ruleLst/>
                  <dgm:layoutNode name="rootText">
                    <dgm:varLst>
                      <dgm:chPref val="3"/>
                    </dgm:varLst>
                    <dgm:alg type="tx"/>
                    <dgm:shape xmlns:r="http://schemas.openxmlformats.org/officeDocument/2006/relationships" type="rect" r:blip="">
                      <dgm:adjLst/>
                    </dgm:shape>
                    <dgm:presOf axis="self" ptType="node" cnt="1"/>
                    <dgm:constrLst>
                      <dgm:constr type="primFontSz" val="65"/>
                      <dgm:constr type="lMarg" refType="primFontSz" fact="0.05"/>
                      <dgm:constr type="rMarg" refType="primFontSz" fact="0.05"/>
                      <dgm:constr type="tMarg" refType="primFontSz" fact="0.05"/>
                      <dgm:constr type="bMarg" refType="primFontSz" fact="0.05"/>
                    </dgm:constrLst>
                    <dgm:ruleLst>
                      <dgm:rule type="primFontSz" val="5" fact="NaN" max="NaN"/>
                    </dgm:ruleLst>
                  </dgm:layoutNode>
                  <dgm:layoutNode name="rootConnector" moveWith="rootText">
                    <dgm:alg type="sp"/>
                    <dgm:shape xmlns:r="http://schemas.openxmlformats.org/officeDocument/2006/relationships" type="rect" r:blip="" hideGeom="1">
                      <dgm:adjLst/>
                    </dgm:shape>
                    <dgm:presOf axis="self" ptType="node" cnt="1"/>
                    <dgm:constrLst/>
                    <dgm:ruleLst/>
                  </dgm:layoutNode>
                </dgm:layoutNode>
                <dgm:layoutNode name="hierChild4">
                  <dgm:choose name="Name83">
                    <dgm:if name="Name84" func="var" arg="hierBranch" op="equ" val="l">
                      <dgm:alg type="hierChild">
                        <dgm:param type="chAlign" val="r"/>
                        <dgm:param type="linDir" val="fromT"/>
                      </dgm:alg>
                    </dgm:if>
                    <dgm:if name="Name85" func="var" arg="hierBranch" op="equ" val="r">
                      <dgm:alg type="hierChild">
                        <dgm:param type="chAlign" val="l"/>
                        <dgm:param type="linDir" val="fromT"/>
                      </dgm:alg>
                    </dgm:if>
                    <dgm:if name="Name86" func="var" arg="hierBranch" op="equ" val="hang">
                      <dgm:choose name="Name87">
                        <dgm:if name="Name88" func="var" arg="dir" op="equ" val="norm">
                          <dgm:alg type="hierChild">
                            <dgm:param type="chAlign" val="l"/>
                            <dgm:param type="linDir" val="fromL"/>
                            <dgm:param type="secChAlign" val="t"/>
                            <dgm:param type="secLinDir" val="fromT"/>
                          </dgm:alg>
                        </dgm:if>
                        <dgm:else name="Name89">
                          <dgm:alg type="hierChild">
                            <dgm:param type="chAlign" val="l"/>
                            <dgm:param type="linDir" val="fromR"/>
                            <dgm:param type="secChAlign" val="t"/>
                            <dgm:param type="secLinDir" val="fromT"/>
                          </dgm:alg>
                        </dgm:else>
                      </dgm:choose>
                    </dgm:if>
                    <dgm:if name="Name90" func="var" arg="hierBranch" op="equ" val="std">
                      <dgm:choose name="Name91">
                        <dgm:if name="Name92" func="var" arg="dir" op="equ" val="norm">
                          <dgm:alg type="hierChild"/>
                        </dgm:if>
                        <dgm:else name="Name93">
                          <dgm:alg type="hierChild">
                            <dgm:param type="linDir" val="fromR"/>
                          </dgm:alg>
                        </dgm:else>
                      </dgm:choose>
                    </dgm:if>
                    <dgm:if name="Name94" func="var" arg="hierBranch" op="equ" val="init">
                      <dgm:choose name="Name95">
                        <dgm:if name="Name96" axis="des" func="maxDepth" op="lte" val="1">
                          <dgm:alg type="hierChild">
                            <dgm:param type="chAlign" val="l"/>
                            <dgm:param type="linDir" val="fromT"/>
                          </dgm:alg>
                        </dgm:if>
                        <dgm:else name="Name97">
                          <dgm:choose name="Name98">
                            <dgm:if name="Name99" func="var" arg="dir" op="equ" val="norm">
                              <dgm:alg type="hierChild"/>
                            </dgm:if>
                            <dgm:else name="Name100">
                              <dgm:alg type="hierChild">
                                <dgm:param type="linDir" val="fromR"/>
                              </dgm:alg>
                            </dgm:else>
                          </dgm:choose>
                        </dgm:else>
                      </dgm:choose>
                    </dgm:if>
                    <dgm:else name="Name101"/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02" ref="rep2a"/>
                </dgm:layoutNode>
                <dgm:layoutNode name="hierChild5">
                  <dgm:choose name="Name103">
                    <dgm:if name="Name104" func="var" arg="dir" op="equ" val="norm">
                      <dgm:alg type="hierChild">
                        <dgm:param type="chAlign" val="l"/>
                        <dgm:param type="linDir" val="fromL"/>
                        <dgm:param type="secChAlign" val="t"/>
                        <dgm:param type="secLinDir" val="fromT"/>
                      </dgm:alg>
                    </dgm:if>
                    <dgm:else name="Name105">
                      <dgm:alg type="hierChild">
                        <dgm:param type="chAlign" val="l"/>
                        <dgm:param type="linDir" val="fromR"/>
                        <dgm:param type="secChAlign" val="t"/>
                        <dgm:param type="secLinDir" val="fromT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06" ref="rep2b"/>
                </dgm:layoutNode>
              </dgm:layoutNode>
            </dgm:forEach>
          </dgm:layoutNode>
          <dgm:layoutNode name="hierChild3">
            <dgm:choose name="Name107">
              <dgm:if name="Name108" func="var" arg="dir" op="equ" val="norm">
                <dgm:alg type="hierChild">
                  <dgm:param type="chAlign" val="l"/>
                  <dgm:param type="linDir" val="fromL"/>
                  <dgm:param type="secChAlign" val="t"/>
                  <dgm:param type="secLinDir" val="fromT"/>
                </dgm:alg>
              </dgm:if>
              <dgm:else name="Name109">
                <dgm:alg type="hierChild">
                  <dgm:param type="chAlign" val="l"/>
                  <dgm:param type="linDir" val="fromR"/>
                  <dgm:param type="secChAlign" val="t"/>
                  <dgm:param type="secLinDir" val="fromT"/>
                </dgm:alg>
              </dgm:else>
            </dgm:choose>
            <dgm:shape xmlns:r="http://schemas.openxmlformats.org/officeDocument/2006/relationships" r:blip="">
              <dgm:adjLst/>
            </dgm:shape>
            <dgm:presOf/>
            <dgm:constrLst/>
            <dgm:ruleLst/>
            <dgm:forEach name="rep2b" axis="ch" ptType="asst">
              <dgm:forEach name="Name110" axis="precedSib" ptType="parTrans" st="-1" cnt="1">
                <dgm:layoutNode name="Name111">
                  <dgm:alg type="conn">
                    <dgm:param type="connRout" val="bend"/>
                    <dgm:param type="dim" val="1D"/>
                    <dgm:param type="endSty" val="noArr"/>
                    <dgm:param type="begPts" val="bCtr"/>
                    <dgm:param type="endPts" val="midL midR"/>
                  </dgm:alg>
                  <dgm:shape xmlns:r="http://schemas.openxmlformats.org/officeDocument/2006/relationships" type="conn" r:blip="" zOrderOff="-99999">
                    <dgm:adjLst/>
                  </dgm:shape>
                  <dgm:presOf axis="self"/>
                  <dgm:constrLst>
                    <dgm:constr type="begPad"/>
                    <dgm:constr type="endPad"/>
                  </dgm:constrLst>
                  <dgm:ruleLst/>
                </dgm:layoutNode>
              </dgm:forEach>
              <dgm:layoutNode name="hierRoot3">
                <dgm:varLst>
                  <dgm:hierBranch val="init"/>
                </dgm:varLst>
                <dgm:choose name="Name112">
                  <dgm:if name="Name113" func="var" arg="hierBranch" op="equ" val="l">
                    <dgm:alg type="hierRoot">
                      <dgm:param type="hierAlign" val="tR"/>
                    </dgm:alg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4" func="var" arg="hierBranch" op="equ" val="r">
                    <dgm:alg type="hierRoot">
                      <dgm:param type="hierAlign" val="tL"/>
                    </dgm:alg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5" func="var" arg="hierBranch" op="equ" val="hang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6" func="var" arg="hierBranch" op="equ" val="std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/>
                      <dgm:constr type="bendDist" for="des" ptType="parTrans" refType="sp" fact="0.5"/>
                    </dgm:constrLst>
                  </dgm:if>
                  <dgm:if name="Name117" func="var" arg="hierBranch" op="equ" val="init">
                    <dgm:choose name="Name118">
                      <dgm:if name="Name119" axis="des" func="maxDepth" op="lte" val="1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120">
                        <dgm:alg type="hierRoot"/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/>
                          <dgm:constr type="bendDist" for="des" ptType="parTrans" refType="sp" fact="0.5"/>
                        </dgm:constrLst>
                      </dgm:else>
                    </dgm:choose>
                  </dgm:if>
                  <dgm:else name="Name121"/>
                </dgm:choose>
                <dgm:ruleLst/>
                <dgm:layoutNode name="rootComposite3">
                  <dgm:alg type="composite"/>
                  <dgm:shape xmlns:r="http://schemas.openxmlformats.org/officeDocument/2006/relationships" r:blip="">
                    <dgm:adjLst/>
                  </dgm:shape>
                  <dgm:presOf axis="self" ptType="node" cnt="1"/>
                  <dgm:choose name="Name122">
                    <dgm:if name="Name123" func="var" arg="hierBranch" op="equ" val="init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l" for="ch" forName="rootConnector3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if name="Name124" func="var" arg="hierBranch" op="equ" val="l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r" for="ch" forName="rootConnector3" refType="w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if name="Name125" func="var" arg="hierBranch" op="equ" val="r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l" for="ch" forName="rootConnector3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else name="Name126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r" for="ch" forName="rootConnector3" refType="w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else>
                  </dgm:choose>
                  <dgm:ruleLst/>
                  <dgm:layoutNode name="rootText3">
                    <dgm:varLst>
                      <dgm:chPref val="3"/>
                    </dgm:varLst>
                    <dgm:alg type="tx"/>
                    <dgm:shape xmlns:r="http://schemas.openxmlformats.org/officeDocument/2006/relationships" type="rect" r:blip="">
                      <dgm:adjLst/>
                    </dgm:shape>
                    <dgm:presOf axis="self" ptType="node" cnt="1"/>
                    <dgm:constrLst>
                      <dgm:constr type="primFontSz" val="65"/>
                      <dgm:constr type="lMarg" refType="primFontSz" fact="0.05"/>
                      <dgm:constr type="rMarg" refType="primFontSz" fact="0.05"/>
                      <dgm:constr type="tMarg" refType="primFontSz" fact="0.05"/>
                      <dgm:constr type="bMarg" refType="primFontSz" fact="0.05"/>
                    </dgm:constrLst>
                    <dgm:ruleLst>
                      <dgm:rule type="primFontSz" val="5" fact="NaN" max="NaN"/>
                    </dgm:ruleLst>
                  </dgm:layoutNode>
                  <dgm:layoutNode name="rootConnector3" moveWith="rootText1">
                    <dgm:alg type="sp"/>
                    <dgm:shape xmlns:r="http://schemas.openxmlformats.org/officeDocument/2006/relationships" type="rect" r:blip="" hideGeom="1">
                      <dgm:adjLst/>
                    </dgm:shape>
                    <dgm:presOf axis="self" ptType="node" cnt="1"/>
                    <dgm:constrLst/>
                    <dgm:ruleLst/>
                  </dgm:layoutNode>
                </dgm:layoutNode>
                <dgm:layoutNode name="hierChild6">
                  <dgm:choose name="Name127">
                    <dgm:if name="Name128" func="var" arg="hierBranch" op="equ" val="l">
                      <dgm:alg type="hierChild">
                        <dgm:param type="chAlign" val="r"/>
                        <dgm:param type="linDir" val="fromT"/>
                      </dgm:alg>
                    </dgm:if>
                    <dgm:if name="Name129" func="var" arg="hierBranch" op="equ" val="r">
                      <dgm:alg type="hierChild">
                        <dgm:param type="chAlign" val="l"/>
                        <dgm:param type="linDir" val="fromT"/>
                      </dgm:alg>
                    </dgm:if>
                    <dgm:if name="Name130" func="var" arg="hierBranch" op="equ" val="hang">
                      <dgm:choose name="Name131">
                        <dgm:if name="Name132" func="var" arg="dir" op="equ" val="norm">
                          <dgm:alg type="hierChild">
                            <dgm:param type="chAlign" val="l"/>
                            <dgm:param type="linDir" val="fromL"/>
                            <dgm:param type="secChAlign" val="t"/>
                            <dgm:param type="secLinDir" val="fromT"/>
                          </dgm:alg>
                        </dgm:if>
                        <dgm:else name="Name133">
                          <dgm:alg type="hierChild">
                            <dgm:param type="chAlign" val="l"/>
                            <dgm:param type="linDir" val="fromR"/>
                            <dgm:param type="secChAlign" val="t"/>
                            <dgm:param type="secLinDir" val="fromT"/>
                          </dgm:alg>
                        </dgm:else>
                      </dgm:choose>
                    </dgm:if>
                    <dgm:if name="Name134" func="var" arg="hierBranch" op="equ" val="std">
                      <dgm:choose name="Name135">
                        <dgm:if name="Name136" func="var" arg="dir" op="equ" val="norm">
                          <dgm:alg type="hierChild"/>
                        </dgm:if>
                        <dgm:else name="Name137">
                          <dgm:alg type="hierChild">
                            <dgm:param type="linDir" val="fromR"/>
                          </dgm:alg>
                        </dgm:else>
                      </dgm:choose>
                    </dgm:if>
                    <dgm:if name="Name138" func="var" arg="hierBranch" op="equ" val="init">
                      <dgm:choose name="Name139">
                        <dgm:if name="Name140" axis="des" func="maxDepth" op="lte" val="1">
                          <dgm:alg type="hierChild">
                            <dgm:param type="chAlign" val="l"/>
                            <dgm:param type="linDir" val="fromT"/>
                          </dgm:alg>
                        </dgm:if>
                        <dgm:else name="Name141">
                          <dgm:alg type="hierChild"/>
                        </dgm:else>
                      </dgm:choose>
                    </dgm:if>
                    <dgm:else name="Name142"/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43" ref="rep2a"/>
                </dgm:layoutNode>
                <dgm:layoutNode name="hierChild7">
                  <dgm:choose name="Name144">
                    <dgm:if name="Name145" func="var" arg="dir" op="equ" val="norm">
                      <dgm:alg type="hierChild">
                        <dgm:param type="chAlign" val="l"/>
                        <dgm:param type="linDir" val="fromL"/>
                        <dgm:param type="secChAlign" val="t"/>
                        <dgm:param type="secLinDir" val="fromT"/>
                      </dgm:alg>
                    </dgm:if>
                    <dgm:else name="Name146">
                      <dgm:alg type="hierChild">
                        <dgm:param type="chAlign" val="l"/>
                        <dgm:param type="linDir" val="fromR"/>
                        <dgm:param type="secChAlign" val="t"/>
                        <dgm:param type="secLinDir" val="fromT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47" ref="rep2b"/>
                </dgm:layoutNode>
              </dgm:layoutNode>
            </dgm:forEach>
          </dgm:layoutNode>
        </dgm:layoutNode>
      </dgm:forEach>
    </dgm:forEach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1">
  <dgm:title val=""/>
  <dgm:desc val=""/>
  <dgm:catLst>
    <dgm:cat type="simple" pri="101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959CDA6-823F-4783-9FE7-325E3D1E9B8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60</TotalTime>
  <Pages>4</Pages>
  <Words>811</Words>
  <Characters>4625</Characters>
  <Application>Microsoft Office Word</Application>
  <DocSecurity>0</DocSecurity>
  <Lines>38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4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una Dermawan</dc:creator>
  <cp:keywords/>
  <dc:description/>
  <cp:lastModifiedBy>Guna Dermawan</cp:lastModifiedBy>
  <cp:revision>212</cp:revision>
  <dcterms:created xsi:type="dcterms:W3CDTF">2021-11-17T09:43:00Z</dcterms:created>
  <dcterms:modified xsi:type="dcterms:W3CDTF">2021-11-18T03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ieee</vt:lpwstr>
  </property>
  <property fmtid="{D5CDD505-2E9C-101B-9397-08002B2CF9AE}" pid="4" name="Mendeley Unique User Id_1">
    <vt:lpwstr>6cfc9795-8ebf-36a6-8d72-ec2526570a63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